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23481" w:rsidRDefault="00E23481">
      <w:pPr>
        <w:widowControl w:val="0"/>
        <w:autoSpaceDE w:val="0"/>
        <w:autoSpaceDN w:val="0"/>
        <w:adjustRightInd w:val="0"/>
        <w:spacing w:before="6" w:after="0" w:line="160" w:lineRule="exact"/>
        <w:rPr>
          <w:rFonts w:ascii="Arial" w:eastAsia="Arial Unicode MS" w:hAnsi="Arial" w:cs="Arial"/>
          <w:color w:val="000000"/>
          <w:sz w:val="16"/>
          <w:szCs w:val="16"/>
        </w:rPr>
      </w:pPr>
    </w:p>
    <w:p w:rsidR="00E23481" w:rsidRDefault="00110D6B" w:rsidP="00065ADF">
      <w:pPr>
        <w:widowControl w:val="0"/>
        <w:autoSpaceDE w:val="0"/>
        <w:autoSpaceDN w:val="0"/>
        <w:adjustRightInd w:val="0"/>
        <w:spacing w:before="68" w:after="0" w:line="240" w:lineRule="auto"/>
        <w:ind w:left="120" w:right="70"/>
        <w:jc w:val="both"/>
        <w:rPr>
          <w:rFonts w:ascii="Times New Roman" w:eastAsia="Arial Unicode MS" w:hAnsi="Times New Roman"/>
          <w:color w:val="000000"/>
          <w:sz w:val="20"/>
          <w:szCs w:val="20"/>
        </w:rPr>
      </w:pPr>
      <w:r>
        <w:rPr>
          <w:noProof/>
        </w:rPr>
        <mc:AlternateContent>
          <mc:Choice Requires="wpg">
            <w:drawing>
              <wp:anchor distT="0" distB="0" distL="114300" distR="114300" simplePos="0" relativeHeight="251658752" behindDoc="1" locked="0" layoutInCell="0" allowOverlap="1">
                <wp:simplePos x="0" y="0"/>
                <wp:positionH relativeFrom="page">
                  <wp:posOffset>885190</wp:posOffset>
                </wp:positionH>
                <wp:positionV relativeFrom="paragraph">
                  <wp:posOffset>20320</wp:posOffset>
                </wp:positionV>
                <wp:extent cx="5784215" cy="6350"/>
                <wp:effectExtent l="0" t="0" r="0" b="0"/>
                <wp:wrapNone/>
                <wp:docPr id="23" name="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4215" cy="6350"/>
                          <a:chOff x="1394" y="32"/>
                          <a:chExt cx="9109" cy="10"/>
                        </a:xfrm>
                      </wpg:grpSpPr>
                      <wps:wsp>
                        <wps:cNvPr id="24" name=" 15"/>
                        <wps:cNvSpPr>
                          <a:spLocks/>
                        </wps:cNvSpPr>
                        <wps:spPr bwMode="auto">
                          <a:xfrm>
                            <a:off x="1400" y="37"/>
                            <a:ext cx="9098" cy="0"/>
                          </a:xfrm>
                          <a:custGeom>
                            <a:avLst/>
                            <a:gdLst>
                              <a:gd name="T0" fmla="*/ 0 w 9098"/>
                              <a:gd name="T1" fmla="*/ 9098 w 9098"/>
                            </a:gdLst>
                            <a:ahLst/>
                            <a:cxnLst>
                              <a:cxn ang="0">
                                <a:pos x="T0" y="0"/>
                              </a:cxn>
                              <a:cxn ang="0">
                                <a:pos x="T1" y="0"/>
                              </a:cxn>
                            </a:cxnLst>
                            <a:rect l="0" t="0" r="r" b="b"/>
                            <a:pathLst>
                              <a:path w="9098">
                                <a:moveTo>
                                  <a:pt x="0" y="0"/>
                                </a:moveTo>
                                <a:lnTo>
                                  <a:pt x="9098"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 16"/>
                        <wps:cNvSpPr>
                          <a:spLocks/>
                        </wps:cNvSpPr>
                        <wps:spPr bwMode="auto">
                          <a:xfrm>
                            <a:off x="1400" y="37"/>
                            <a:ext cx="9098" cy="0"/>
                          </a:xfrm>
                          <a:custGeom>
                            <a:avLst/>
                            <a:gdLst>
                              <a:gd name="T0" fmla="*/ 9098 w 9098"/>
                              <a:gd name="T1" fmla="*/ 0 w 9098"/>
                            </a:gdLst>
                            <a:ahLst/>
                            <a:cxnLst>
                              <a:cxn ang="0">
                                <a:pos x="T0" y="0"/>
                              </a:cxn>
                              <a:cxn ang="0">
                                <a:pos x="T1" y="0"/>
                              </a:cxn>
                            </a:cxnLst>
                            <a:rect l="0" t="0" r="r" b="b"/>
                            <a:pathLst>
                              <a:path w="9098">
                                <a:moveTo>
                                  <a:pt x="9098" y="0"/>
                                </a:moveTo>
                                <a:lnTo>
                                  <a:pt x="0" y="0"/>
                                </a:lnTo>
                              </a:path>
                            </a:pathLst>
                          </a:custGeom>
                          <a:noFill/>
                          <a:ln w="635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7E0BE5" id=" 14" o:spid="_x0000_s1026" style="position:absolute;margin-left:69.7pt;margin-top:1.6pt;width:455.45pt;height:.5pt;z-index:-251657728;mso-position-horizontal-relative:page" coordorigin="1394,32" coordsize="9109,10"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" o:allowincell="f">
                <v:shape id=" 15" o:spid="_x0000_s1027" style="position:absolute;left:1400;top:37;width:9098;height:0;visibility:visible;mso-wrap-style:square;v-text-anchor:top" coordsize="9098,0"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" path="m,l9098,e" filled="f" strokecolor="#363435" strokeweight=".5pt">
                  <v:path arrowok="t" o:connecttype="custom" o:connectlocs="0,0;9098,0" o:connectangles="0,0"/>
                </v:shape>
                <v:shape id=" 16" o:spid="_x0000_s1028" style="position:absolute;left:1400;top:37;width:9098;height:0;visibility:visible;mso-wrap-style:square;v-text-anchor:top" coordsize="9098,0"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" path="m9098,l,e" filled="f" strokecolor="#363435" strokeweight=".5pt">
                  <v:path arrowok="t" o:connecttype="custom" o:connectlocs="9098,0;0,0" o:connectangles="0,0"/>
                </v:shape>
                <w10:wrap anchorx="page"/>
              </v:group>
            </w:pict>
          </mc:Fallback>
        </mc:AlternateContent>
      </w:r>
      <w:r w:rsidR="00E23481">
        <w:rPr>
          <w:rFonts w:ascii="Times New Roman" w:eastAsia="Arial Unicode MS" w:hAnsi="Times New Roman"/>
          <w:color w:val="363435"/>
          <w:position w:val="1"/>
          <w:sz w:val="20"/>
          <w:szCs w:val="20"/>
        </w:rPr>
        <w:t>IOP Conf. Series: Materials Science and Engine</w:t>
      </w:r>
      <w:r w:rsidR="00E23481">
        <w:rPr>
          <w:rFonts w:ascii="Times New Roman" w:eastAsia="Arial Unicode MS" w:hAnsi="Times New Roman"/>
          <w:color w:val="363435"/>
          <w:spacing w:val="-27"/>
          <w:position w:val="1"/>
          <w:sz w:val="20"/>
          <w:szCs w:val="20"/>
        </w:rPr>
        <w:t>e</w:t>
      </w:r>
      <w:r w:rsidR="00E23481">
        <w:rPr>
          <w:rFonts w:ascii="Times New Roman" w:eastAsia="Arial Unicode MS" w:hAnsi="Times New Roman"/>
          <w:b/>
          <w:bCs/>
          <w:color w:val="FDFDFD"/>
          <w:spacing w:val="-73"/>
          <w:sz w:val="20"/>
          <w:szCs w:val="20"/>
        </w:rPr>
        <w:t>1</w:t>
      </w:r>
      <w:r w:rsidR="00E23481">
        <w:rPr>
          <w:rFonts w:ascii="Times New Roman" w:eastAsia="Arial Unicode MS" w:hAnsi="Times New Roman"/>
          <w:color w:val="363435"/>
          <w:position w:val="1"/>
          <w:sz w:val="20"/>
          <w:szCs w:val="20"/>
        </w:rPr>
        <w:t>r</w:t>
      </w:r>
      <w:r w:rsidR="00E23481">
        <w:rPr>
          <w:rFonts w:ascii="Times New Roman" w:eastAsia="Arial Unicode MS" w:hAnsi="Times New Roman"/>
          <w:color w:val="363435"/>
          <w:spacing w:val="-49"/>
          <w:position w:val="1"/>
          <w:sz w:val="20"/>
          <w:szCs w:val="20"/>
        </w:rPr>
        <w:t>i</w:t>
      </w:r>
      <w:r w:rsidR="00E23481">
        <w:rPr>
          <w:rFonts w:ascii="Times New Roman" w:eastAsia="Arial Unicode MS" w:hAnsi="Times New Roman"/>
          <w:b/>
          <w:bCs/>
          <w:color w:val="FDFDFD"/>
          <w:spacing w:val="-51"/>
          <w:sz w:val="20"/>
          <w:szCs w:val="20"/>
        </w:rPr>
        <w:t>2</w:t>
      </w:r>
      <w:r w:rsidR="00E23481">
        <w:rPr>
          <w:rFonts w:ascii="Times New Roman" w:eastAsia="Arial Unicode MS" w:hAnsi="Times New Roman"/>
          <w:color w:val="363435"/>
          <w:spacing w:val="-49"/>
          <w:position w:val="1"/>
          <w:sz w:val="20"/>
          <w:szCs w:val="20"/>
        </w:rPr>
        <w:t>n</w:t>
      </w:r>
      <w:r w:rsidR="00E23481">
        <w:rPr>
          <w:rFonts w:ascii="Times New Roman" w:eastAsia="Arial Unicode MS" w:hAnsi="Times New Roman"/>
          <w:b/>
          <w:bCs/>
          <w:color w:val="FDFDFD"/>
          <w:spacing w:val="-51"/>
          <w:sz w:val="20"/>
          <w:szCs w:val="20"/>
        </w:rPr>
        <w:t>3</w:t>
      </w:r>
      <w:r w:rsidR="00E23481">
        <w:rPr>
          <w:rFonts w:ascii="Times New Roman" w:eastAsia="Arial Unicode MS" w:hAnsi="Times New Roman"/>
          <w:color w:val="363435"/>
          <w:spacing w:val="-49"/>
          <w:position w:val="1"/>
          <w:sz w:val="20"/>
          <w:szCs w:val="20"/>
        </w:rPr>
        <w:t>g</w:t>
      </w:r>
      <w:r w:rsidR="00E23481">
        <w:rPr>
          <w:rFonts w:ascii="Times New Roman" w:eastAsia="Arial Unicode MS" w:hAnsi="Times New Roman"/>
          <w:b/>
          <w:bCs/>
          <w:color w:val="FDFDFD"/>
          <w:spacing w:val="-1"/>
          <w:sz w:val="20"/>
          <w:szCs w:val="20"/>
        </w:rPr>
        <w:t>4</w:t>
      </w:r>
      <w:r w:rsidR="00E23481">
        <w:rPr>
          <w:rFonts w:ascii="Times New Roman" w:eastAsia="Arial Unicode MS" w:hAnsi="Times New Roman"/>
          <w:b/>
          <w:bCs/>
          <w:color w:val="363435"/>
          <w:spacing w:val="-99"/>
          <w:position w:val="1"/>
          <w:sz w:val="20"/>
          <w:szCs w:val="20"/>
        </w:rPr>
        <w:t>4</w:t>
      </w:r>
      <w:r w:rsidR="000F1617">
        <w:rPr>
          <w:rFonts w:ascii="Times New Roman" w:eastAsia="Arial Unicode MS" w:hAnsi="Times New Roman"/>
          <w:b/>
          <w:bCs/>
          <w:color w:val="FDFDFD"/>
          <w:spacing w:val="-1"/>
          <w:sz w:val="20"/>
          <w:szCs w:val="20"/>
        </w:rPr>
        <w:t>434</w:t>
      </w:r>
      <w:r w:rsidR="00E23481">
        <w:rPr>
          <w:rFonts w:ascii="Times New Roman" w:eastAsia="Arial Unicode MS" w:hAnsi="Times New Roman"/>
          <w:b/>
          <w:bCs/>
          <w:color w:val="FDFDFD"/>
          <w:spacing w:val="-51"/>
          <w:sz w:val="20"/>
          <w:szCs w:val="20"/>
        </w:rPr>
        <w:t>8</w:t>
      </w:r>
      <w:r w:rsidR="00E23481">
        <w:rPr>
          <w:rFonts w:ascii="Times New Roman" w:eastAsia="Arial Unicode MS" w:hAnsi="Times New Roman"/>
          <w:color w:val="363435"/>
          <w:spacing w:val="-15"/>
          <w:position w:val="1"/>
          <w:sz w:val="20"/>
          <w:szCs w:val="20"/>
        </w:rPr>
        <w:t>(</w:t>
      </w:r>
      <w:r w:rsidR="00E23481">
        <w:rPr>
          <w:rFonts w:ascii="Times New Roman" w:eastAsia="Arial Unicode MS" w:hAnsi="Times New Roman"/>
          <w:b/>
          <w:bCs/>
          <w:color w:val="FDFDFD"/>
          <w:spacing w:val="-85"/>
          <w:sz w:val="20"/>
          <w:szCs w:val="20"/>
        </w:rPr>
        <w:t>9</w:t>
      </w:r>
      <w:r w:rsidR="00E23481">
        <w:rPr>
          <w:rFonts w:ascii="Times New Roman" w:eastAsia="Arial Unicode MS" w:hAnsi="Times New Roman"/>
          <w:color w:val="363435"/>
          <w:position w:val="1"/>
          <w:sz w:val="20"/>
          <w:szCs w:val="20"/>
        </w:rPr>
        <w:t>2</w:t>
      </w:r>
      <w:r w:rsidR="00E23481" w:rsidRPr="00110D6B">
        <w:rPr>
          <w:rFonts w:ascii="Times New Roman" w:eastAsia="Arial Unicode MS" w:hAnsi="Times New Roman"/>
          <w:color w:val="363435"/>
          <w:spacing w:val="-15"/>
          <w:position w:val="1"/>
          <w:sz w:val="20"/>
          <w:szCs w:val="20"/>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t>0</w:t>
      </w:r>
      <w:r w:rsidR="00E23481">
        <w:rPr>
          <w:rFonts w:ascii="Times New Roman" w:eastAsia="Arial Unicode MS" w:hAnsi="Times New Roman"/>
          <w:color w:val="FDFDFD"/>
          <w:spacing w:val="-51"/>
          <w:sz w:val="20"/>
          <w:szCs w:val="20"/>
        </w:rPr>
        <w:t>‘</w:t>
      </w:r>
      <w:r w:rsidR="00E23481">
        <w:rPr>
          <w:rFonts w:ascii="Times New Roman" w:eastAsia="Arial Unicode MS" w:hAnsi="Times New Roman"/>
          <w:color w:val="363435"/>
          <w:spacing w:val="-49"/>
          <w:position w:val="1"/>
          <w:sz w:val="20"/>
          <w:szCs w:val="20"/>
        </w:rPr>
        <w:t>1</w:t>
      </w:r>
      <w:r w:rsidR="00E23481">
        <w:rPr>
          <w:rFonts w:ascii="Times New Roman" w:eastAsia="Arial Unicode MS" w:hAnsi="Times New Roman"/>
          <w:color w:val="FDFDFD"/>
          <w:spacing w:val="-18"/>
          <w:sz w:val="20"/>
          <w:szCs w:val="20"/>
        </w:rPr>
        <w:t>’</w:t>
      </w:r>
      <w:r w:rsidR="00E23481">
        <w:rPr>
          <w:rFonts w:ascii="Times New Roman" w:eastAsia="Arial Unicode MS" w:hAnsi="Times New Roman"/>
          <w:color w:val="363435"/>
          <w:spacing w:val="-82"/>
          <w:position w:val="1"/>
          <w:sz w:val="20"/>
          <w:szCs w:val="20"/>
        </w:rPr>
        <w:t>8</w:t>
      </w:r>
      <w:r w:rsidR="00E23481">
        <w:rPr>
          <w:rFonts w:ascii="Times New Roman" w:eastAsia="Arial Unicode MS" w:hAnsi="Times New Roman"/>
          <w:color w:val="FDFDFD"/>
          <w:spacing w:val="-7"/>
          <w:sz w:val="20"/>
          <w:szCs w:val="20"/>
        </w:rPr>
        <w:t>“</w:t>
      </w:r>
      <w:r w:rsidR="00E23481">
        <w:rPr>
          <w:rFonts w:ascii="Times New Roman" w:eastAsia="Arial Unicode MS" w:hAnsi="Times New Roman"/>
          <w:color w:val="363435"/>
          <w:spacing w:val="-60"/>
          <w:position w:val="1"/>
          <w:sz w:val="20"/>
          <w:szCs w:val="20"/>
        </w:rPr>
        <w:t>)</w:t>
      </w:r>
      <w:r w:rsidR="00E23481">
        <w:rPr>
          <w:rFonts w:ascii="Times New Roman" w:eastAsia="Arial Unicode MS" w:hAnsi="Times New Roman"/>
          <w:color w:val="FDFDFD"/>
          <w:sz w:val="20"/>
          <w:szCs w:val="20"/>
        </w:rPr>
        <w:t>”</w:t>
      </w:r>
      <w:r w:rsidR="00E23481">
        <w:rPr>
          <w:rFonts w:ascii="Times New Roman" w:eastAsia="Arial Unicode MS" w:hAnsi="Times New Roman"/>
          <w:color w:val="FDFDFD"/>
          <w:spacing w:val="-29"/>
          <w:sz w:val="20"/>
          <w:szCs w:val="20"/>
        </w:rPr>
        <w:t xml:space="preserve"> </w:t>
      </w:r>
      <w:r w:rsidR="00E23481">
        <w:rPr>
          <w:rFonts w:ascii="Times New Roman" w:eastAsia="Arial Unicode MS" w:hAnsi="Times New Roman"/>
          <w:color w:val="363435"/>
          <w:position w:val="1"/>
          <w:sz w:val="20"/>
          <w:szCs w:val="20"/>
        </w:rPr>
        <w:t xml:space="preserve">012209  </w:t>
      </w:r>
      <w:r w:rsidR="00E23481">
        <w:rPr>
          <w:rFonts w:ascii="Times New Roman" w:eastAsia="Arial Unicode MS" w:hAnsi="Times New Roman"/>
          <w:color w:val="363435"/>
          <w:spacing w:val="10"/>
          <w:position w:val="1"/>
          <w:sz w:val="20"/>
          <w:szCs w:val="20"/>
        </w:rPr>
        <w:t xml:space="preserve"> </w:t>
      </w:r>
      <w:r w:rsidR="00E23481">
        <w:rPr>
          <w:rFonts w:ascii="Times New Roman" w:eastAsia="Arial Unicode MS" w:hAnsi="Times New Roman"/>
          <w:color w:val="363435"/>
          <w:position w:val="1"/>
          <w:sz w:val="20"/>
          <w:szCs w:val="20"/>
        </w:rPr>
        <w:t>doi:10.1088/1757-899X/434/1/012209</w:t>
      </w:r>
    </w:p>
    <w:p w:rsidR="00E23481" w:rsidRDefault="00E23481">
      <w:pPr>
        <w:widowControl w:val="0"/>
        <w:autoSpaceDE w:val="0"/>
        <w:autoSpaceDN w:val="0"/>
        <w:adjustRightInd w:val="0"/>
        <w:spacing w:before="4" w:after="0" w:line="220" w:lineRule="exact"/>
        <w:rPr>
          <w:rFonts w:ascii="Times New Roman" w:eastAsia="Arial Unicode MS" w:hAnsi="Times New Roman"/>
          <w:color w:val="000000"/>
        </w:rPr>
      </w:pPr>
    </w:p>
    <w:p w:rsidR="00E23481" w:rsidRDefault="00901730">
      <w:pPr>
        <w:widowControl w:val="0"/>
        <w:autoSpaceDE w:val="0"/>
        <w:autoSpaceDN w:val="0"/>
        <w:adjustRightInd w:val="0"/>
        <w:spacing w:after="0" w:line="241" w:lineRule="auto"/>
        <w:ind w:left="139" w:right="261"/>
        <w:rPr>
          <w:rFonts w:ascii="Times New Roman" w:eastAsia="Arial Unicode MS" w:hAnsi="Times New Roman"/>
          <w:color w:val="000000"/>
          <w:sz w:val="34"/>
          <w:szCs w:val="34"/>
        </w:rPr>
      </w:pPr>
      <w:r>
        <w:rPr>
          <w:rFonts w:ascii="Times New Roman" w:eastAsia="Arial Unicode MS" w:hAnsi="Times New Roman"/>
          <w:b/>
          <w:bCs/>
          <w:color w:val="000000"/>
          <w:spacing w:val="1"/>
          <w:sz w:val="34"/>
          <w:szCs w:val="34"/>
        </w:rPr>
        <w:t>Menumbuhkan Minat Kewirausahaan Masyarakat</w:t>
      </w:r>
    </w:p>
    <w:p w:rsidR="00E23481" w:rsidRDefault="00E23481">
      <w:pPr>
        <w:widowControl w:val="0"/>
        <w:autoSpaceDE w:val="0"/>
        <w:autoSpaceDN w:val="0"/>
        <w:adjustRightInd w:val="0"/>
        <w:spacing w:before="9" w:after="0" w:line="150" w:lineRule="exact"/>
        <w:rPr>
          <w:rFonts w:ascii="Times New Roman" w:eastAsia="Arial Unicode MS" w:hAnsi="Times New Roman"/>
          <w:color w:val="000000"/>
          <w:sz w:val="15"/>
          <w:szCs w:val="15"/>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Pr="002408C2" w:rsidRDefault="0091075A">
      <w:pPr>
        <w:widowControl w:val="0"/>
        <w:autoSpaceDE w:val="0"/>
        <w:autoSpaceDN w:val="0"/>
        <w:adjustRightInd w:val="0"/>
        <w:spacing w:after="0" w:line="240" w:lineRule="auto"/>
        <w:ind w:left="1557" w:right="4570"/>
        <w:jc w:val="both"/>
        <w:rPr>
          <w:rFonts w:ascii="Times New Roman" w:eastAsia="Arial Unicode MS" w:hAnsi="Times New Roman"/>
          <w:color w:val="000000"/>
          <w:sz w:val="14"/>
          <w:szCs w:val="14"/>
          <w:lang w:val="en-US"/>
        </w:rPr>
      </w:pPr>
      <w:r>
        <w:rPr>
          <w:rFonts w:ascii="Times New Roman" w:eastAsia="Arial Unicode MS" w:hAnsi="Times New Roman"/>
          <w:b/>
          <w:bCs/>
          <w:color w:val="000000"/>
        </w:rPr>
        <w:t>Akhmad Ghozali Fitrah</w:t>
      </w:r>
      <w:r w:rsidR="00AA48EB">
        <w:rPr>
          <w:rFonts w:ascii="Times New Roman" w:eastAsia="Arial Unicode MS" w:hAnsi="Times New Roman"/>
          <w:b/>
          <w:bCs/>
          <w:color w:val="000000"/>
        </w:rPr>
        <w:t>¹</w:t>
      </w:r>
      <w:r w:rsidR="002408C2">
        <w:rPr>
          <w:rFonts w:ascii="Times New Roman" w:eastAsia="Arial Unicode MS" w:hAnsi="Times New Roman"/>
          <w:b/>
          <w:bCs/>
          <w:color w:val="000000"/>
          <w:lang w:val="en-US"/>
        </w:rPr>
        <w:t>, J Jamaaluddin</w:t>
      </w:r>
      <w:r w:rsidR="00AA48EB">
        <w:rPr>
          <w:rFonts w:ascii="Times New Roman" w:eastAsia="Arial Unicode MS" w:hAnsi="Times New Roman"/>
          <w:b/>
          <w:bCs/>
          <w:color w:val="000000"/>
          <w:lang w:val="en-US"/>
        </w:rPr>
        <w:t>²</w:t>
      </w:r>
    </w:p>
    <w:p w:rsidR="00E23481" w:rsidRDefault="00E23481">
      <w:pPr>
        <w:widowControl w:val="0"/>
        <w:autoSpaceDE w:val="0"/>
        <w:autoSpaceDN w:val="0"/>
        <w:adjustRightInd w:val="0"/>
        <w:spacing w:before="2" w:after="0" w:line="100" w:lineRule="exact"/>
        <w:rPr>
          <w:rFonts w:ascii="Times New Roman" w:eastAsia="Arial Unicode MS" w:hAnsi="Times New Roman"/>
          <w:color w:val="000000"/>
          <w:sz w:val="10"/>
          <w:szCs w:val="10"/>
        </w:rPr>
      </w:pPr>
    </w:p>
    <w:p w:rsidR="00E23481" w:rsidRDefault="00E23481" w:rsidP="002408C2">
      <w:pPr>
        <w:widowControl w:val="0"/>
        <w:autoSpaceDE w:val="0"/>
        <w:autoSpaceDN w:val="0"/>
        <w:adjustRightInd w:val="0"/>
        <w:spacing w:after="0" w:line="240" w:lineRule="auto"/>
        <w:ind w:left="1557" w:right="83"/>
        <w:jc w:val="both"/>
        <w:rPr>
          <w:rFonts w:ascii="Times New Roman" w:eastAsia="Arial Unicode MS" w:hAnsi="Times New Roman"/>
          <w:color w:val="000000"/>
        </w:rPr>
      </w:pPr>
      <w:r>
        <w:rPr>
          <w:rFonts w:ascii="Times New Roman" w:eastAsia="Arial Unicode MS" w:hAnsi="Times New Roman"/>
          <w:color w:val="000000"/>
          <w:spacing w:val="-1"/>
        </w:rPr>
        <w:t>U</w:t>
      </w:r>
      <w:r>
        <w:rPr>
          <w:rFonts w:ascii="Times New Roman" w:eastAsia="Arial Unicode MS" w:hAnsi="Times New Roman"/>
          <w:color w:val="000000"/>
        </w:rPr>
        <w:t>n</w:t>
      </w:r>
      <w:r>
        <w:rPr>
          <w:rFonts w:ascii="Times New Roman" w:eastAsia="Arial Unicode MS" w:hAnsi="Times New Roman"/>
          <w:color w:val="000000"/>
          <w:spacing w:val="1"/>
        </w:rPr>
        <w:t>i</w:t>
      </w:r>
      <w:r>
        <w:rPr>
          <w:rFonts w:ascii="Times New Roman" w:eastAsia="Arial Unicode MS" w:hAnsi="Times New Roman"/>
          <w:color w:val="000000"/>
          <w:spacing w:val="-2"/>
        </w:rPr>
        <w:t>v</w:t>
      </w:r>
      <w:r>
        <w:rPr>
          <w:rFonts w:ascii="Times New Roman" w:eastAsia="Arial Unicode MS" w:hAnsi="Times New Roman"/>
          <w:color w:val="000000"/>
        </w:rPr>
        <w:t>e</w:t>
      </w:r>
      <w:r>
        <w:rPr>
          <w:rFonts w:ascii="Times New Roman" w:eastAsia="Arial Unicode MS" w:hAnsi="Times New Roman"/>
          <w:color w:val="000000"/>
          <w:spacing w:val="1"/>
        </w:rPr>
        <w:t>r</w:t>
      </w:r>
      <w:r>
        <w:rPr>
          <w:rFonts w:ascii="Times New Roman" w:eastAsia="Arial Unicode MS" w:hAnsi="Times New Roman"/>
          <w:color w:val="000000"/>
          <w:spacing w:val="-2"/>
        </w:rPr>
        <w:t>s</w:t>
      </w:r>
      <w:r>
        <w:rPr>
          <w:rFonts w:ascii="Times New Roman" w:eastAsia="Arial Unicode MS" w:hAnsi="Times New Roman"/>
          <w:color w:val="000000"/>
          <w:spacing w:val="1"/>
        </w:rPr>
        <w:t>i</w:t>
      </w:r>
      <w:r>
        <w:rPr>
          <w:rFonts w:ascii="Times New Roman" w:eastAsia="Arial Unicode MS" w:hAnsi="Times New Roman"/>
          <w:color w:val="000000"/>
          <w:spacing w:val="-1"/>
        </w:rPr>
        <w:t>t</w:t>
      </w:r>
      <w:r>
        <w:rPr>
          <w:rFonts w:ascii="Times New Roman" w:eastAsia="Arial Unicode MS" w:hAnsi="Times New Roman"/>
          <w:color w:val="000000"/>
        </w:rPr>
        <w:t>as</w:t>
      </w:r>
      <w:r>
        <w:rPr>
          <w:rFonts w:ascii="Times New Roman" w:eastAsia="Arial Unicode MS" w:hAnsi="Times New Roman"/>
          <w:color w:val="000000"/>
          <w:spacing w:val="1"/>
        </w:rPr>
        <w:t xml:space="preserve"> </w:t>
      </w:r>
      <w:r>
        <w:rPr>
          <w:rFonts w:ascii="Times New Roman" w:eastAsia="Arial Unicode MS" w:hAnsi="Times New Roman"/>
          <w:color w:val="000000"/>
        </w:rPr>
        <w:t>Muh</w:t>
      </w:r>
      <w:r>
        <w:rPr>
          <w:rFonts w:ascii="Times New Roman" w:eastAsia="Arial Unicode MS" w:hAnsi="Times New Roman"/>
          <w:color w:val="000000"/>
          <w:spacing w:val="1"/>
        </w:rPr>
        <w:t>a</w:t>
      </w:r>
      <w:r>
        <w:rPr>
          <w:rFonts w:ascii="Times New Roman" w:eastAsia="Arial Unicode MS" w:hAnsi="Times New Roman"/>
          <w:color w:val="000000"/>
          <w:spacing w:val="-4"/>
        </w:rPr>
        <w:t>m</w:t>
      </w:r>
      <w:r>
        <w:rPr>
          <w:rFonts w:ascii="Times New Roman" w:eastAsia="Arial Unicode MS" w:hAnsi="Times New Roman"/>
          <w:color w:val="000000"/>
          <w:spacing w:val="-1"/>
        </w:rPr>
        <w:t>m</w:t>
      </w:r>
      <w:r>
        <w:rPr>
          <w:rFonts w:ascii="Times New Roman" w:eastAsia="Arial Unicode MS" w:hAnsi="Times New Roman"/>
          <w:color w:val="000000"/>
        </w:rPr>
        <w:t>ad</w:t>
      </w:r>
      <w:r>
        <w:rPr>
          <w:rFonts w:ascii="Times New Roman" w:eastAsia="Arial Unicode MS" w:hAnsi="Times New Roman"/>
          <w:color w:val="000000"/>
          <w:spacing w:val="1"/>
        </w:rPr>
        <w:t>i</w:t>
      </w:r>
      <w:r>
        <w:rPr>
          <w:rFonts w:ascii="Times New Roman" w:eastAsia="Arial Unicode MS" w:hAnsi="Times New Roman"/>
          <w:color w:val="000000"/>
          <w:spacing w:val="-2"/>
        </w:rPr>
        <w:t>y</w:t>
      </w:r>
      <w:r>
        <w:rPr>
          <w:rFonts w:ascii="Times New Roman" w:eastAsia="Arial Unicode MS" w:hAnsi="Times New Roman"/>
          <w:color w:val="000000"/>
        </w:rPr>
        <w:t>ah S</w:t>
      </w:r>
      <w:r>
        <w:rPr>
          <w:rFonts w:ascii="Times New Roman" w:eastAsia="Arial Unicode MS" w:hAnsi="Times New Roman"/>
          <w:color w:val="000000"/>
          <w:spacing w:val="1"/>
        </w:rPr>
        <w:t>i</w:t>
      </w:r>
      <w:r>
        <w:rPr>
          <w:rFonts w:ascii="Times New Roman" w:eastAsia="Arial Unicode MS" w:hAnsi="Times New Roman"/>
          <w:color w:val="000000"/>
          <w:spacing w:val="-2"/>
        </w:rPr>
        <w:t>d</w:t>
      </w:r>
      <w:r>
        <w:rPr>
          <w:rFonts w:ascii="Times New Roman" w:eastAsia="Arial Unicode MS" w:hAnsi="Times New Roman"/>
          <w:color w:val="000000"/>
        </w:rPr>
        <w:t>oa</w:t>
      </w:r>
      <w:r>
        <w:rPr>
          <w:rFonts w:ascii="Times New Roman" w:eastAsia="Arial Unicode MS" w:hAnsi="Times New Roman"/>
          <w:color w:val="000000"/>
          <w:spacing w:val="-1"/>
        </w:rPr>
        <w:t>r</w:t>
      </w:r>
      <w:r>
        <w:rPr>
          <w:rFonts w:ascii="Times New Roman" w:eastAsia="Arial Unicode MS" w:hAnsi="Times New Roman"/>
          <w:color w:val="000000"/>
          <w:spacing w:val="1"/>
        </w:rPr>
        <w:t>j</w:t>
      </w:r>
      <w:r>
        <w:rPr>
          <w:rFonts w:ascii="Times New Roman" w:eastAsia="Arial Unicode MS" w:hAnsi="Times New Roman"/>
          <w:color w:val="000000"/>
        </w:rPr>
        <w:t>o,</w:t>
      </w:r>
      <w:r>
        <w:rPr>
          <w:rFonts w:ascii="Times New Roman" w:eastAsia="Arial Unicode MS" w:hAnsi="Times New Roman"/>
          <w:color w:val="000000"/>
          <w:spacing w:val="-2"/>
        </w:rPr>
        <w:t xml:space="preserve"> </w:t>
      </w:r>
      <w:r>
        <w:rPr>
          <w:rFonts w:ascii="Times New Roman" w:eastAsia="Arial Unicode MS" w:hAnsi="Times New Roman"/>
          <w:color w:val="000000"/>
        </w:rPr>
        <w:t>J</w:t>
      </w:r>
      <w:r>
        <w:rPr>
          <w:rFonts w:ascii="Times New Roman" w:eastAsia="Arial Unicode MS" w:hAnsi="Times New Roman"/>
          <w:color w:val="000000"/>
          <w:spacing w:val="1"/>
        </w:rPr>
        <w:t>l</w:t>
      </w:r>
      <w:r>
        <w:rPr>
          <w:rFonts w:ascii="Times New Roman" w:eastAsia="Arial Unicode MS" w:hAnsi="Times New Roman"/>
          <w:color w:val="000000"/>
        </w:rPr>
        <w:t xml:space="preserve">. </w:t>
      </w:r>
      <w:r>
        <w:rPr>
          <w:rFonts w:ascii="Times New Roman" w:eastAsia="Arial Unicode MS" w:hAnsi="Times New Roman"/>
          <w:color w:val="000000"/>
          <w:spacing w:val="-1"/>
        </w:rPr>
        <w:t>R</w:t>
      </w:r>
      <w:r>
        <w:rPr>
          <w:rFonts w:ascii="Times New Roman" w:eastAsia="Arial Unicode MS" w:hAnsi="Times New Roman"/>
          <w:color w:val="000000"/>
        </w:rPr>
        <w:t>a</w:t>
      </w:r>
      <w:r>
        <w:rPr>
          <w:rFonts w:ascii="Times New Roman" w:eastAsia="Arial Unicode MS" w:hAnsi="Times New Roman"/>
          <w:color w:val="000000"/>
          <w:spacing w:val="-2"/>
        </w:rPr>
        <w:t>y</w:t>
      </w:r>
      <w:r>
        <w:rPr>
          <w:rFonts w:ascii="Times New Roman" w:eastAsia="Arial Unicode MS" w:hAnsi="Times New Roman"/>
          <w:color w:val="000000"/>
        </w:rPr>
        <w:t xml:space="preserve">a </w:t>
      </w:r>
      <w:r>
        <w:rPr>
          <w:rFonts w:ascii="Times New Roman" w:eastAsia="Arial Unicode MS" w:hAnsi="Times New Roman"/>
          <w:color w:val="000000"/>
          <w:spacing w:val="-3"/>
        </w:rPr>
        <w:t>G</w:t>
      </w:r>
      <w:r>
        <w:rPr>
          <w:rFonts w:ascii="Times New Roman" w:eastAsia="Arial Unicode MS" w:hAnsi="Times New Roman"/>
          <w:color w:val="000000"/>
        </w:rPr>
        <w:t>e</w:t>
      </w:r>
      <w:r>
        <w:rPr>
          <w:rFonts w:ascii="Times New Roman" w:eastAsia="Arial Unicode MS" w:hAnsi="Times New Roman"/>
          <w:color w:val="000000"/>
          <w:spacing w:val="1"/>
        </w:rPr>
        <w:t>l</w:t>
      </w:r>
      <w:r>
        <w:rPr>
          <w:rFonts w:ascii="Times New Roman" w:eastAsia="Arial Unicode MS" w:hAnsi="Times New Roman"/>
          <w:color w:val="000000"/>
        </w:rPr>
        <w:t>a</w:t>
      </w:r>
      <w:r>
        <w:rPr>
          <w:rFonts w:ascii="Times New Roman" w:eastAsia="Arial Unicode MS" w:hAnsi="Times New Roman"/>
          <w:color w:val="000000"/>
          <w:spacing w:val="-3"/>
        </w:rPr>
        <w:t>m</w:t>
      </w:r>
      <w:r>
        <w:rPr>
          <w:rFonts w:ascii="Times New Roman" w:eastAsia="Arial Unicode MS" w:hAnsi="Times New Roman"/>
          <w:color w:val="000000"/>
        </w:rPr>
        <w:t xml:space="preserve">, </w:t>
      </w:r>
      <w:r>
        <w:rPr>
          <w:rFonts w:ascii="Times New Roman" w:eastAsia="Arial Unicode MS" w:hAnsi="Times New Roman"/>
          <w:color w:val="000000"/>
          <w:spacing w:val="-1"/>
        </w:rPr>
        <w:t>C</w:t>
      </w:r>
      <w:r>
        <w:rPr>
          <w:rFonts w:ascii="Times New Roman" w:eastAsia="Arial Unicode MS" w:hAnsi="Times New Roman"/>
          <w:color w:val="000000"/>
        </w:rPr>
        <w:t>and</w:t>
      </w:r>
      <w:r>
        <w:rPr>
          <w:rFonts w:ascii="Times New Roman" w:eastAsia="Arial Unicode MS" w:hAnsi="Times New Roman"/>
          <w:color w:val="000000"/>
          <w:spacing w:val="1"/>
        </w:rPr>
        <w:t>i</w:t>
      </w:r>
      <w:r>
        <w:rPr>
          <w:rFonts w:ascii="Times New Roman" w:eastAsia="Arial Unicode MS" w:hAnsi="Times New Roman"/>
          <w:color w:val="000000"/>
        </w:rPr>
        <w:t xml:space="preserve">, </w:t>
      </w:r>
      <w:r>
        <w:rPr>
          <w:rFonts w:ascii="Times New Roman" w:eastAsia="Arial Unicode MS" w:hAnsi="Times New Roman"/>
          <w:color w:val="000000"/>
          <w:spacing w:val="-3"/>
        </w:rPr>
        <w:t>S</w:t>
      </w:r>
      <w:r>
        <w:rPr>
          <w:rFonts w:ascii="Times New Roman" w:eastAsia="Arial Unicode MS" w:hAnsi="Times New Roman"/>
          <w:color w:val="000000"/>
          <w:spacing w:val="1"/>
        </w:rPr>
        <w:t>i</w:t>
      </w:r>
      <w:r>
        <w:rPr>
          <w:rFonts w:ascii="Times New Roman" w:eastAsia="Arial Unicode MS" w:hAnsi="Times New Roman"/>
          <w:color w:val="000000"/>
        </w:rPr>
        <w:t>do</w:t>
      </w:r>
      <w:r>
        <w:rPr>
          <w:rFonts w:ascii="Times New Roman" w:eastAsia="Arial Unicode MS" w:hAnsi="Times New Roman"/>
          <w:color w:val="000000"/>
          <w:spacing w:val="-2"/>
        </w:rPr>
        <w:t>ar</w:t>
      </w:r>
      <w:r>
        <w:rPr>
          <w:rFonts w:ascii="Times New Roman" w:eastAsia="Arial Unicode MS" w:hAnsi="Times New Roman"/>
          <w:color w:val="000000"/>
          <w:spacing w:val="1"/>
        </w:rPr>
        <w:t>j</w:t>
      </w:r>
      <w:r>
        <w:rPr>
          <w:rFonts w:ascii="Times New Roman" w:eastAsia="Arial Unicode MS" w:hAnsi="Times New Roman"/>
          <w:color w:val="000000"/>
        </w:rPr>
        <w:t>o,</w:t>
      </w:r>
      <w:r>
        <w:rPr>
          <w:rFonts w:ascii="Times New Roman" w:eastAsia="Arial Unicode MS" w:hAnsi="Times New Roman"/>
          <w:color w:val="000000"/>
          <w:spacing w:val="-2"/>
        </w:rPr>
        <w:t xml:space="preserve"> </w:t>
      </w:r>
      <w:r>
        <w:rPr>
          <w:rFonts w:ascii="Times New Roman" w:eastAsia="Arial Unicode MS" w:hAnsi="Times New Roman"/>
          <w:color w:val="000000"/>
          <w:spacing w:val="3"/>
        </w:rPr>
        <w:t>J</w:t>
      </w:r>
      <w:r>
        <w:rPr>
          <w:rFonts w:ascii="Times New Roman" w:eastAsia="Arial Unicode MS" w:hAnsi="Times New Roman"/>
          <w:color w:val="000000"/>
        </w:rPr>
        <w:t>awa</w:t>
      </w:r>
      <w:r>
        <w:rPr>
          <w:rFonts w:ascii="Times New Roman" w:eastAsia="Arial Unicode MS" w:hAnsi="Times New Roman"/>
          <w:color w:val="000000"/>
          <w:spacing w:val="-5"/>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rPr>
        <w:t>a</w:t>
      </w: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before="11" w:after="0" w:line="280" w:lineRule="exact"/>
        <w:rPr>
          <w:rFonts w:ascii="Times New Roman" w:eastAsia="Arial Unicode MS" w:hAnsi="Times New Roman"/>
          <w:color w:val="000000"/>
          <w:sz w:val="28"/>
          <w:szCs w:val="28"/>
        </w:rPr>
      </w:pPr>
    </w:p>
    <w:p w:rsidR="00E23481" w:rsidRPr="002408C2" w:rsidRDefault="00890406">
      <w:pPr>
        <w:widowControl w:val="0"/>
        <w:autoSpaceDE w:val="0"/>
        <w:autoSpaceDN w:val="0"/>
        <w:adjustRightInd w:val="0"/>
        <w:spacing w:after="0" w:line="240" w:lineRule="auto"/>
        <w:ind w:left="1557" w:right="5224"/>
        <w:jc w:val="both"/>
        <w:rPr>
          <w:rFonts w:ascii="Times New Roman" w:eastAsia="Arial Unicode MS" w:hAnsi="Times New Roman"/>
          <w:color w:val="000000"/>
          <w:lang w:val="en-US"/>
        </w:rPr>
      </w:pPr>
      <w:r>
        <w:rPr>
          <w:rFonts w:ascii="Times New Roman" w:eastAsia="Arial Unicode MS" w:hAnsi="Times New Roman"/>
          <w:color w:val="000000"/>
        </w:rPr>
        <w:t>Sonyghazali99@gmail.com</w:t>
      </w:r>
    </w:p>
    <w:p w:rsidR="00E23481" w:rsidRDefault="00E23481">
      <w:pPr>
        <w:widowControl w:val="0"/>
        <w:autoSpaceDE w:val="0"/>
        <w:autoSpaceDN w:val="0"/>
        <w:adjustRightInd w:val="0"/>
        <w:spacing w:before="18" w:after="0" w:line="220" w:lineRule="exact"/>
        <w:rPr>
          <w:rFonts w:ascii="Times New Roman" w:eastAsia="Arial Unicode MS" w:hAnsi="Times New Roman"/>
          <w:color w:val="000000"/>
        </w:rPr>
      </w:pPr>
    </w:p>
    <w:p w:rsidR="00E23481" w:rsidRPr="00184952" w:rsidRDefault="00E23481">
      <w:pPr>
        <w:widowControl w:val="0"/>
        <w:autoSpaceDE w:val="0"/>
        <w:autoSpaceDN w:val="0"/>
        <w:adjustRightInd w:val="0"/>
        <w:spacing w:after="0" w:line="240" w:lineRule="auto"/>
        <w:ind w:left="1557" w:right="79"/>
        <w:jc w:val="both"/>
        <w:rPr>
          <w:rFonts w:ascii="Times New Roman" w:eastAsia="Arial Unicode MS" w:hAnsi="Times New Roman"/>
          <w:color w:val="000000"/>
          <w:spacing w:val="3"/>
          <w:sz w:val="20"/>
          <w:szCs w:val="20"/>
        </w:rPr>
      </w:pPr>
      <w:r>
        <w:rPr>
          <w:rFonts w:ascii="Times New Roman" w:eastAsia="Arial Unicode MS" w:hAnsi="Times New Roman"/>
          <w:b/>
          <w:bCs/>
          <w:color w:val="000000"/>
          <w:sz w:val="20"/>
          <w:szCs w:val="20"/>
        </w:rPr>
        <w:t>Ab</w:t>
      </w:r>
      <w:r>
        <w:rPr>
          <w:rFonts w:ascii="Times New Roman" w:eastAsia="Arial Unicode MS" w:hAnsi="Times New Roman"/>
          <w:b/>
          <w:bCs/>
          <w:color w:val="000000"/>
          <w:spacing w:val="-1"/>
          <w:sz w:val="20"/>
          <w:szCs w:val="20"/>
        </w:rPr>
        <w:t>s</w:t>
      </w:r>
      <w:r>
        <w:rPr>
          <w:rFonts w:ascii="Times New Roman" w:eastAsia="Arial Unicode MS" w:hAnsi="Times New Roman"/>
          <w:b/>
          <w:bCs/>
          <w:color w:val="000000"/>
          <w:spacing w:val="1"/>
          <w:sz w:val="20"/>
          <w:szCs w:val="20"/>
        </w:rPr>
        <w:t>t</w:t>
      </w:r>
      <w:r>
        <w:rPr>
          <w:rFonts w:ascii="Times New Roman" w:eastAsia="Arial Unicode MS" w:hAnsi="Times New Roman"/>
          <w:b/>
          <w:bCs/>
          <w:color w:val="000000"/>
          <w:sz w:val="20"/>
          <w:szCs w:val="20"/>
        </w:rPr>
        <w:t>r</w:t>
      </w:r>
      <w:r>
        <w:rPr>
          <w:rFonts w:ascii="Times New Roman" w:eastAsia="Arial Unicode MS" w:hAnsi="Times New Roman"/>
          <w:b/>
          <w:bCs/>
          <w:color w:val="000000"/>
          <w:spacing w:val="1"/>
          <w:sz w:val="20"/>
          <w:szCs w:val="20"/>
        </w:rPr>
        <w:t>a</w:t>
      </w:r>
      <w:r>
        <w:rPr>
          <w:rFonts w:ascii="Times New Roman" w:eastAsia="Arial Unicode MS" w:hAnsi="Times New Roman"/>
          <w:b/>
          <w:bCs/>
          <w:color w:val="000000"/>
          <w:sz w:val="20"/>
          <w:szCs w:val="20"/>
        </w:rPr>
        <w:t>c</w:t>
      </w:r>
      <w:r>
        <w:rPr>
          <w:rFonts w:ascii="Times New Roman" w:eastAsia="Arial Unicode MS" w:hAnsi="Times New Roman"/>
          <w:b/>
          <w:bCs/>
          <w:color w:val="000000"/>
          <w:spacing w:val="2"/>
          <w:sz w:val="20"/>
          <w:szCs w:val="20"/>
        </w:rPr>
        <w:t>t</w:t>
      </w:r>
      <w:r w:rsidR="00184952">
        <w:rPr>
          <w:rFonts w:ascii="Times New Roman" w:eastAsia="Arial Unicode MS" w:hAnsi="Times New Roman"/>
          <w:color w:val="000000"/>
          <w:sz w:val="20"/>
          <w:szCs w:val="20"/>
        </w:rPr>
        <w:t xml:space="preserve"> :</w:t>
      </w:r>
      <w:r>
        <w:rPr>
          <w:rFonts w:ascii="Times New Roman" w:eastAsia="Arial Unicode MS" w:hAnsi="Times New Roman"/>
          <w:color w:val="000000"/>
          <w:sz w:val="20"/>
          <w:szCs w:val="20"/>
        </w:rPr>
        <w:t xml:space="preserve"> </w:t>
      </w:r>
    </w:p>
    <w:p w:rsidR="00FB66A7" w:rsidRPr="005F5065" w:rsidRDefault="00FB66A7" w:rsidP="005F5065">
      <w:pPr>
        <w:widowControl w:val="0"/>
        <w:autoSpaceDE w:val="0"/>
        <w:autoSpaceDN w:val="0"/>
        <w:adjustRightInd w:val="0"/>
        <w:spacing w:after="0" w:line="240" w:lineRule="auto"/>
        <w:ind w:left="1557" w:right="79"/>
        <w:jc w:val="both"/>
        <w:rPr>
          <w:rFonts w:ascii="Times New Roman" w:eastAsia="Arial Unicode MS" w:hAnsi="Times New Roman"/>
          <w:sz w:val="20"/>
          <w:szCs w:val="20"/>
        </w:rPr>
      </w:pPr>
      <w:r>
        <w:rPr>
          <w:rFonts w:ascii="Times New Roman" w:eastAsia="Arial Unicode MS" w:hAnsi="Times New Roman"/>
          <w:sz w:val="20"/>
          <w:szCs w:val="20"/>
        </w:rPr>
        <w:t>Gairah kewirausahaan sosial di Indonesia mulai tumbuh ditandai dengan maraknya seminar/lokakarya tentang kewirausahaan sosial, berdirinya pusat studi kewirausahaan sosial di beberapa kampus, hadirnya organisasi yang peduli dengan pengembangan kewirausahaan sosal seperti Asoka Indonesia, dan terbentuknya Asosiasi kewirausahaan Indonesia (AKSI). Fenomena tersebut menunjukkan bahwa banyak pihak yang meyakini bahwa kewirausahaan sosial merupakan salah satu solusi yang diperlukan untuk mengatasi masalah-masalah sosial yang terjadi di Indonesia.</w:t>
      </w:r>
      <w:r w:rsidR="005F5065">
        <w:rPr>
          <w:rFonts w:ascii="Times New Roman" w:eastAsia="Arial Unicode MS" w:hAnsi="Times New Roman"/>
          <w:sz w:val="20"/>
          <w:szCs w:val="20"/>
        </w:rPr>
        <w:t xml:space="preserve"> </w:t>
      </w:r>
      <w:r>
        <w:rPr>
          <w:rFonts w:ascii="Times New Roman" w:hAnsi="Times New Roman"/>
          <w:sz w:val="20"/>
          <w:szCs w:val="20"/>
        </w:rPr>
        <w:t>Dalam bangunan perekonomian Indonesia saat ini, tingkat pengangguran pemuda masih cukup tinggi, sehingga akan mengakibatkan masalah sosial yang cukup tinggi pula apabila tidak memperoleh perhatian serius. Oleh karena itu, yang dibutuhkan saat ini adalah solusi nyata yang dapat membantu mengatasi permasalahan diatas. Salah satu solusi tersebut adalah dengan meningkatkan semangat kewirausahaan sosial pada setiap individu yang ada di masyarakat, terutama kaum muda sebagai tulang punggung bangsa.</w:t>
      </w:r>
    </w:p>
    <w:p w:rsidR="00184952" w:rsidRPr="00184952" w:rsidRDefault="00184952">
      <w:pPr>
        <w:widowControl w:val="0"/>
        <w:autoSpaceDE w:val="0"/>
        <w:autoSpaceDN w:val="0"/>
        <w:adjustRightInd w:val="0"/>
        <w:spacing w:after="0" w:line="240" w:lineRule="auto"/>
        <w:ind w:left="1557" w:right="79"/>
        <w:jc w:val="both"/>
        <w:rPr>
          <w:rFonts w:ascii="Times New Roman" w:eastAsia="Arial Unicode MS" w:hAnsi="Times New Roman"/>
          <w:b/>
          <w:color w:val="000000"/>
          <w:sz w:val="20"/>
          <w:szCs w:val="20"/>
        </w:rPr>
      </w:pPr>
      <w:r>
        <w:rPr>
          <w:rFonts w:ascii="Times New Roman" w:eastAsia="Arial Unicode MS" w:hAnsi="Times New Roman"/>
          <w:b/>
          <w:sz w:val="20"/>
          <w:szCs w:val="20"/>
        </w:rPr>
        <w:t>Kata Kunci : Pengusaha, Wirausaha, Sukses</w:t>
      </w: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before="19" w:after="0" w:line="240" w:lineRule="exact"/>
        <w:rPr>
          <w:rFonts w:ascii="Times New Roman" w:eastAsia="Arial Unicode MS" w:hAnsi="Times New Roman"/>
          <w:color w:val="000000"/>
          <w:sz w:val="24"/>
          <w:szCs w:val="24"/>
        </w:rPr>
      </w:pPr>
    </w:p>
    <w:p w:rsidR="004849CC" w:rsidRDefault="00E23481" w:rsidP="004849CC">
      <w:pPr>
        <w:widowControl w:val="0"/>
        <w:numPr>
          <w:ilvl w:val="0"/>
          <w:numId w:val="1"/>
        </w:numPr>
        <w:autoSpaceDE w:val="0"/>
        <w:autoSpaceDN w:val="0"/>
        <w:adjustRightInd w:val="0"/>
        <w:spacing w:after="0" w:line="240" w:lineRule="auto"/>
        <w:ind w:right="7678"/>
        <w:jc w:val="both"/>
        <w:rPr>
          <w:rFonts w:ascii="Times New Roman" w:eastAsia="Arial Unicode MS" w:hAnsi="Times New Roman"/>
          <w:color w:val="000000"/>
          <w:lang w:val="en-US"/>
        </w:rPr>
      </w:pPr>
      <w:r>
        <w:rPr>
          <w:rFonts w:ascii="Times New Roman" w:eastAsia="Arial Unicode MS" w:hAnsi="Times New Roman"/>
          <w:b/>
          <w:bCs/>
          <w:color w:val="000000"/>
        </w:rPr>
        <w:t>In</w:t>
      </w:r>
      <w:r>
        <w:rPr>
          <w:rFonts w:ascii="Times New Roman" w:eastAsia="Arial Unicode MS" w:hAnsi="Times New Roman"/>
          <w:b/>
          <w:bCs/>
          <w:color w:val="000000"/>
          <w:spacing w:val="1"/>
        </w:rPr>
        <w:t>t</w:t>
      </w:r>
      <w:r>
        <w:rPr>
          <w:rFonts w:ascii="Times New Roman" w:eastAsia="Arial Unicode MS" w:hAnsi="Times New Roman"/>
          <w:b/>
          <w:bCs/>
          <w:color w:val="000000"/>
        </w:rPr>
        <w:t>rod</w:t>
      </w:r>
      <w:r>
        <w:rPr>
          <w:rFonts w:ascii="Times New Roman" w:eastAsia="Arial Unicode MS" w:hAnsi="Times New Roman"/>
          <w:b/>
          <w:bCs/>
          <w:color w:val="000000"/>
          <w:spacing w:val="-3"/>
        </w:rPr>
        <w:t>u</w:t>
      </w:r>
      <w:r>
        <w:rPr>
          <w:rFonts w:ascii="Times New Roman" w:eastAsia="Arial Unicode MS" w:hAnsi="Times New Roman"/>
          <w:b/>
          <w:bCs/>
          <w:color w:val="000000"/>
        </w:rPr>
        <w:t>c</w:t>
      </w:r>
      <w:r>
        <w:rPr>
          <w:rFonts w:ascii="Times New Roman" w:eastAsia="Arial Unicode MS" w:hAnsi="Times New Roman"/>
          <w:b/>
          <w:bCs/>
          <w:color w:val="000000"/>
          <w:spacing w:val="-1"/>
        </w:rPr>
        <w:t>t</w:t>
      </w:r>
      <w:r>
        <w:rPr>
          <w:rFonts w:ascii="Times New Roman" w:eastAsia="Arial Unicode MS" w:hAnsi="Times New Roman"/>
          <w:b/>
          <w:bCs/>
          <w:color w:val="000000"/>
          <w:spacing w:val="1"/>
        </w:rPr>
        <w:t>i</w:t>
      </w:r>
      <w:r>
        <w:rPr>
          <w:rFonts w:ascii="Times New Roman" w:eastAsia="Arial Unicode MS" w:hAnsi="Times New Roman"/>
          <w:b/>
          <w:bCs/>
          <w:color w:val="000000"/>
        </w:rPr>
        <w:t>n</w:t>
      </w:r>
    </w:p>
    <w:p w:rsidR="00714A02" w:rsidRDefault="00714A02" w:rsidP="00495830">
      <w:pPr>
        <w:spacing w:line="240" w:lineRule="auto"/>
        <w:jc w:val="both"/>
        <w:rPr>
          <w:rFonts w:ascii="Times New Roman" w:eastAsia="Arial Unicode MS" w:hAnsi="Times New Roman"/>
          <w:sz w:val="20"/>
          <w:szCs w:val="20"/>
        </w:rPr>
      </w:pPr>
    </w:p>
    <w:p w:rsidR="003C4578" w:rsidRPr="008931AC" w:rsidRDefault="003F49C2" w:rsidP="002D1E31">
      <w:pPr>
        <w:spacing w:line="240" w:lineRule="auto"/>
        <w:ind w:firstLine="709"/>
        <w:jc w:val="both"/>
        <w:rPr>
          <w:rFonts w:ascii="Times New Roman" w:eastAsia="Arial Unicode MS" w:hAnsi="Times New Roman"/>
          <w:sz w:val="20"/>
          <w:szCs w:val="20"/>
        </w:rPr>
      </w:pPr>
      <w:r>
        <w:rPr>
          <w:rFonts w:ascii="Times New Roman" w:eastAsia="Arial Unicode MS" w:hAnsi="Times New Roman"/>
          <w:sz w:val="20"/>
          <w:szCs w:val="20"/>
        </w:rPr>
        <w:t>Seorang wirausahawan atau pengusaha biasanya identik dengan kreativitas, sehingga dengan kreativitas yang dimiliki ia dapat menciptakan suatu usaha baru yang mungkin belum pernah dipikirkan oleh orang lain. Adakalanya juga mereka tidak sengaja untuk menjadi wirausaha atau dimulai dari sebuah hobi. Misalnya seseorang yang memiliki hobi memasak, bila ia memiliki modal dan kemauan untuk mengembangkan bakatnya tersebut ia dapat membuka usaha catering.</w:t>
      </w:r>
    </w:p>
    <w:p w:rsidR="00CD1EC9" w:rsidRDefault="003E497D" w:rsidP="004678A7">
      <w:pPr>
        <w:spacing w:line="240" w:lineRule="auto"/>
        <w:ind w:firstLine="720"/>
        <w:jc w:val="both"/>
        <w:rPr>
          <w:rFonts w:ascii="Times New Roman" w:eastAsia="Arial Unicode MS" w:hAnsi="Times New Roman"/>
          <w:sz w:val="20"/>
          <w:szCs w:val="20"/>
        </w:rPr>
      </w:pPr>
      <w:r w:rsidRPr="003E497D">
        <w:rPr>
          <w:rFonts w:ascii="Times New Roman" w:eastAsia="Arial Unicode MS" w:hAnsi="Times New Roman"/>
          <w:sz w:val="20"/>
          <w:szCs w:val="20"/>
        </w:rPr>
        <w:t>Wirausaha memiliki resiko yang berbeda-beda antara satu dan yang lainnya. Ada yang berani mengmbil resiko dengan menginvestasikan uang miliknya, ada pula yang mempertaruhkan karier yang telah dirintisnya. Tekanan dan waktu yang dibutuhkan untuk memulai dan menjalankan bisnisnya juga mendatangkan resiko bagi keluarganya.</w:t>
      </w:r>
      <w:r w:rsidR="00CD1EC9">
        <w:rPr>
          <w:rFonts w:ascii="Times New Roman" w:eastAsia="Arial Unicode MS" w:hAnsi="Times New Roman"/>
          <w:sz w:val="20"/>
          <w:szCs w:val="20"/>
        </w:rPr>
        <w:t>Pengangguran dan kemiskinan masih menjadi permasalahan di Indonesia. Pengangguran dan kemiskinan terjadi karena perbandingan antara jumlah penawaran kesempatan kerja tidak sebanding dengan jumlah lulusan atau penawaran tenaga kerja baru di segala level pendidikan (Saiman, 2009: 22). Data statistik pada Pebruari 2011 yaitu sebanyak 8,12 juta orang dengan tingkat pengangguran terbuka sebesar 6,80 persen (Badan Pusat Statistik RI, 2011) menunjukkan jumlah pengangguran masih relatif tinggi. Namun, jumlah pengangguran dan kemiskinan sebenarnya dapat diperkecil dengan keberanian membuka usaha-usaha baru atau berwirausaha.</w:t>
      </w:r>
    </w:p>
    <w:p w:rsidR="004678A7" w:rsidRPr="00123BC9" w:rsidRDefault="004678A7" w:rsidP="004678A7">
      <w:pPr>
        <w:spacing w:line="240" w:lineRule="auto"/>
        <w:ind w:firstLine="720"/>
        <w:jc w:val="both"/>
        <w:rPr>
          <w:rFonts w:ascii="Times New Roman" w:eastAsia="Arial Unicode MS" w:hAnsi="Times New Roman"/>
          <w:sz w:val="20"/>
          <w:szCs w:val="20"/>
        </w:rPr>
      </w:pPr>
    </w:p>
    <w:p w:rsidR="00E23481" w:rsidRDefault="00110D6B">
      <w:pPr>
        <w:widowControl w:val="0"/>
        <w:autoSpaceDE w:val="0"/>
        <w:autoSpaceDN w:val="0"/>
        <w:adjustRightInd w:val="0"/>
        <w:spacing w:before="39" w:after="0"/>
        <w:ind w:left="1114" w:right="100"/>
        <w:rPr>
          <w:rFonts w:ascii="Times New Roman" w:eastAsia="Arial Unicode MS" w:hAnsi="Times New Roman"/>
          <w:color w:val="000000"/>
          <w:sz w:val="16"/>
          <w:szCs w:val="16"/>
        </w:rPr>
      </w:pPr>
      <w:r>
        <w:rPr>
          <w:noProof/>
        </w:rPr>
        <mc:AlternateContent>
          <mc:Choice Requires="wpg">
            <w:drawing>
              <wp:anchor distT="0" distB="0" distL="114300" distR="114300" simplePos="0" relativeHeight="251656704" behindDoc="1" locked="0" layoutInCell="0" allowOverlap="1">
                <wp:simplePos x="0" y="0"/>
                <wp:positionH relativeFrom="page">
                  <wp:posOffset>880745</wp:posOffset>
                </wp:positionH>
                <wp:positionV relativeFrom="paragraph">
                  <wp:posOffset>24765</wp:posOffset>
                </wp:positionV>
                <wp:extent cx="626110" cy="227330"/>
                <wp:effectExtent l="0" t="0" r="0" b="0"/>
                <wp:wrapNone/>
                <wp:docPr id="2" name="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6110" cy="227330"/>
                          <a:chOff x="1387" y="39"/>
                          <a:chExt cx="986" cy="358"/>
                        </a:xfrm>
                      </wpg:grpSpPr>
                      <wps:wsp>
                        <wps:cNvPr id="3" name=" 18"/>
                        <wps:cNvSpPr>
                          <a:spLocks/>
                        </wps:cNvSpPr>
                        <wps:spPr bwMode="auto">
                          <a:xfrm>
                            <a:off x="1399" y="53"/>
                            <a:ext cx="959" cy="328"/>
                          </a:xfrm>
                          <a:custGeom>
                            <a:avLst/>
                            <a:gdLst>
                              <a:gd name="T0" fmla="*/ 958 w 959"/>
                              <a:gd name="T1" fmla="*/ 327 h 328"/>
                              <a:gd name="T2" fmla="*/ 959 w 959"/>
                              <a:gd name="T3" fmla="*/ 27 h 328"/>
                              <a:gd name="T4" fmla="*/ 959 w 959"/>
                              <a:gd name="T5" fmla="*/ 0 h 328"/>
                              <a:gd name="T6" fmla="*/ 948 w 959"/>
                              <a:gd name="T7" fmla="*/ 1 h 328"/>
                              <a:gd name="T8" fmla="*/ 935 w 959"/>
                              <a:gd name="T9" fmla="*/ 1 h 328"/>
                              <a:gd name="T10" fmla="*/ 23 w 959"/>
                              <a:gd name="T11" fmla="*/ 0 h 328"/>
                              <a:gd name="T12" fmla="*/ 1 w 959"/>
                              <a:gd name="T13" fmla="*/ 0 h 328"/>
                              <a:gd name="T14" fmla="*/ 0 w 959"/>
                              <a:gd name="T15" fmla="*/ 12 h 328"/>
                              <a:gd name="T16" fmla="*/ 0 w 959"/>
                              <a:gd name="T17" fmla="*/ 327 h 328"/>
                              <a:gd name="T18" fmla="*/ 958 w 959"/>
                              <a:gd name="T19" fmla="*/ 327 h 3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959" h="328">
                                <a:moveTo>
                                  <a:pt x="958" y="327"/>
                                </a:moveTo>
                                <a:lnTo>
                                  <a:pt x="959" y="27"/>
                                </a:lnTo>
                                <a:lnTo>
                                  <a:pt x="959" y="0"/>
                                </a:lnTo>
                                <a:lnTo>
                                  <a:pt x="948" y="1"/>
                                </a:lnTo>
                                <a:lnTo>
                                  <a:pt x="935" y="1"/>
                                </a:lnTo>
                                <a:lnTo>
                                  <a:pt x="23" y="0"/>
                                </a:lnTo>
                                <a:lnTo>
                                  <a:pt x="1" y="0"/>
                                </a:lnTo>
                                <a:lnTo>
                                  <a:pt x="0" y="12"/>
                                </a:lnTo>
                                <a:lnTo>
                                  <a:pt x="0" y="327"/>
                                </a:lnTo>
                                <a:lnTo>
                                  <a:pt x="958" y="327"/>
                                </a:lnTo>
                                <a:close/>
                              </a:path>
                            </a:pathLst>
                          </a:custGeom>
                          <a:solidFill>
                            <a:srgbClr val="AEAEA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4" name=" 19"/>
                        <wpg:cNvGrpSpPr>
                          <a:grpSpLocks/>
                        </wpg:cNvGrpSpPr>
                        <wpg:grpSpPr bwMode="auto">
                          <a:xfrm>
                            <a:off x="1397" y="49"/>
                            <a:ext cx="966" cy="338"/>
                            <a:chOff x="1397" y="49"/>
                            <a:chExt cx="966" cy="338"/>
                          </a:xfrm>
                        </wpg:grpSpPr>
                        <wps:wsp>
                          <wps:cNvPr id="5" name=" 20"/>
                          <wps:cNvSpPr>
                            <a:spLocks/>
                          </wps:cNvSpPr>
                          <wps:spPr bwMode="auto">
                            <a:xfrm>
                              <a:off x="1397" y="49"/>
                              <a:ext cx="966" cy="338"/>
                            </a:xfrm>
                            <a:custGeom>
                              <a:avLst/>
                              <a:gdLst>
                                <a:gd name="T0" fmla="*/ 4 w 966"/>
                                <a:gd name="T1" fmla="*/ 337 h 338"/>
                                <a:gd name="T2" fmla="*/ 961 w 966"/>
                                <a:gd name="T3" fmla="*/ 337 h 338"/>
                                <a:gd name="T4" fmla="*/ 965 w 966"/>
                                <a:gd name="T5" fmla="*/ 336 h 338"/>
                                <a:gd name="T6" fmla="*/ 965 w 966"/>
                                <a:gd name="T7" fmla="*/ 8 h 338"/>
                                <a:gd name="T8" fmla="*/ 957 w 966"/>
                                <a:gd name="T9" fmla="*/ 0 h 338"/>
                                <a:gd name="T10" fmla="*/ 18 w 966"/>
                                <a:gd name="T11" fmla="*/ 0 h 338"/>
                                <a:gd name="T12" fmla="*/ 12 w 966"/>
                                <a:gd name="T13" fmla="*/ 8 h 338"/>
                                <a:gd name="T14" fmla="*/ 953 w 966"/>
                                <a:gd name="T15" fmla="*/ 8 h 338"/>
                                <a:gd name="T16" fmla="*/ 957 w 966"/>
                                <a:gd name="T17" fmla="*/ 12 h 338"/>
                                <a:gd name="T18" fmla="*/ 957 w 966"/>
                                <a:gd name="T19" fmla="*/ 237 h 338"/>
                                <a:gd name="T20" fmla="*/ 290 w 966"/>
                                <a:gd name="T21" fmla="*/ 237 h 338"/>
                                <a:gd name="T22" fmla="*/ 279 w 966"/>
                                <a:gd name="T23" fmla="*/ 254 h 338"/>
                                <a:gd name="T24" fmla="*/ 266 w 966"/>
                                <a:gd name="T25" fmla="*/ 270 h 338"/>
                                <a:gd name="T26" fmla="*/ 250 w 966"/>
                                <a:gd name="T27" fmla="*/ 283 h 338"/>
                                <a:gd name="T28" fmla="*/ 232 w 966"/>
                                <a:gd name="T29" fmla="*/ 294 h 338"/>
                                <a:gd name="T30" fmla="*/ 213 w 966"/>
                                <a:gd name="T31" fmla="*/ 303 h 338"/>
                                <a:gd name="T32" fmla="*/ 193 w 966"/>
                                <a:gd name="T33" fmla="*/ 308 h 338"/>
                                <a:gd name="T34" fmla="*/ 171 w 966"/>
                                <a:gd name="T35" fmla="*/ 311 h 338"/>
                                <a:gd name="T36" fmla="*/ 165 w 966"/>
                                <a:gd name="T37" fmla="*/ 311 h 338"/>
                                <a:gd name="T38" fmla="*/ 144 w 966"/>
                                <a:gd name="T39" fmla="*/ 309 h 338"/>
                                <a:gd name="T40" fmla="*/ 123 w 966"/>
                                <a:gd name="T41" fmla="*/ 305 h 338"/>
                                <a:gd name="T42" fmla="*/ 103 w 966"/>
                                <a:gd name="T43" fmla="*/ 297 h 338"/>
                                <a:gd name="T44" fmla="*/ 85 w 966"/>
                                <a:gd name="T45" fmla="*/ 286 h 338"/>
                                <a:gd name="T46" fmla="*/ 4 w 966"/>
                                <a:gd name="T47" fmla="*/ 33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66" h="338">
                                  <a:moveTo>
                                    <a:pt x="4" y="337"/>
                                  </a:moveTo>
                                  <a:lnTo>
                                    <a:pt x="961" y="337"/>
                                  </a:lnTo>
                                  <a:lnTo>
                                    <a:pt x="965" y="336"/>
                                  </a:lnTo>
                                  <a:lnTo>
                                    <a:pt x="965" y="8"/>
                                  </a:lnTo>
                                  <a:lnTo>
                                    <a:pt x="957" y="0"/>
                                  </a:lnTo>
                                  <a:lnTo>
                                    <a:pt x="18" y="0"/>
                                  </a:lnTo>
                                  <a:lnTo>
                                    <a:pt x="12" y="8"/>
                                  </a:lnTo>
                                  <a:lnTo>
                                    <a:pt x="953" y="8"/>
                                  </a:lnTo>
                                  <a:lnTo>
                                    <a:pt x="957" y="12"/>
                                  </a:lnTo>
                                  <a:lnTo>
                                    <a:pt x="957" y="237"/>
                                  </a:lnTo>
                                  <a:lnTo>
                                    <a:pt x="290" y="237"/>
                                  </a:lnTo>
                                  <a:lnTo>
                                    <a:pt x="279" y="254"/>
                                  </a:lnTo>
                                  <a:lnTo>
                                    <a:pt x="266" y="270"/>
                                  </a:lnTo>
                                  <a:lnTo>
                                    <a:pt x="250" y="283"/>
                                  </a:lnTo>
                                  <a:lnTo>
                                    <a:pt x="232" y="294"/>
                                  </a:lnTo>
                                  <a:lnTo>
                                    <a:pt x="213" y="303"/>
                                  </a:lnTo>
                                  <a:lnTo>
                                    <a:pt x="193" y="308"/>
                                  </a:lnTo>
                                  <a:lnTo>
                                    <a:pt x="171" y="311"/>
                                  </a:lnTo>
                                  <a:lnTo>
                                    <a:pt x="165" y="311"/>
                                  </a:lnTo>
                                  <a:lnTo>
                                    <a:pt x="144" y="309"/>
                                  </a:lnTo>
                                  <a:lnTo>
                                    <a:pt x="123" y="305"/>
                                  </a:lnTo>
                                  <a:lnTo>
                                    <a:pt x="103" y="297"/>
                                  </a:lnTo>
                                  <a:lnTo>
                                    <a:pt x="85" y="286"/>
                                  </a:lnTo>
                                  <a:lnTo>
                                    <a:pt x="4" y="3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 21"/>
                          <wps:cNvSpPr>
                            <a:spLocks/>
                          </wps:cNvSpPr>
                          <wps:spPr bwMode="auto">
                            <a:xfrm>
                              <a:off x="1397" y="49"/>
                              <a:ext cx="966" cy="338"/>
                            </a:xfrm>
                            <a:custGeom>
                              <a:avLst/>
                              <a:gdLst>
                                <a:gd name="T0" fmla="*/ 8 w 966"/>
                                <a:gd name="T1" fmla="*/ 157 h 338"/>
                                <a:gd name="T2" fmla="*/ 8 w 966"/>
                                <a:gd name="T3" fmla="*/ 12 h 338"/>
                                <a:gd name="T4" fmla="*/ 12 w 966"/>
                                <a:gd name="T5" fmla="*/ 8 h 338"/>
                                <a:gd name="T6" fmla="*/ 18 w 966"/>
                                <a:gd name="T7" fmla="*/ 0 h 338"/>
                                <a:gd name="T8" fmla="*/ 8 w 966"/>
                                <a:gd name="T9" fmla="*/ 0 h 338"/>
                                <a:gd name="T10" fmla="*/ 0 w 966"/>
                                <a:gd name="T11" fmla="*/ 8 h 338"/>
                                <a:gd name="T12" fmla="*/ 0 w 966"/>
                                <a:gd name="T13" fmla="*/ 333 h 338"/>
                                <a:gd name="T14" fmla="*/ 1 w 966"/>
                                <a:gd name="T15" fmla="*/ 337 h 338"/>
                                <a:gd name="T16" fmla="*/ 4 w 966"/>
                                <a:gd name="T17" fmla="*/ 337 h 338"/>
                                <a:gd name="T18" fmla="*/ 85 w 966"/>
                                <a:gd name="T19" fmla="*/ 286 h 338"/>
                                <a:gd name="T20" fmla="*/ 69 w 966"/>
                                <a:gd name="T21" fmla="*/ 274 h 338"/>
                                <a:gd name="T22" fmla="*/ 55 w 966"/>
                                <a:gd name="T23" fmla="*/ 259 h 338"/>
                                <a:gd name="T24" fmla="*/ 43 w 966"/>
                                <a:gd name="T25" fmla="*/ 242 h 338"/>
                                <a:gd name="T26" fmla="*/ 40 w 966"/>
                                <a:gd name="T27" fmla="*/ 237 h 338"/>
                                <a:gd name="T28" fmla="*/ 8 w 966"/>
                                <a:gd name="T29" fmla="*/ 237 h 338"/>
                                <a:gd name="T30" fmla="*/ 8 w 966"/>
                                <a:gd name="T31" fmla="*/ 157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6" h="338">
                                  <a:moveTo>
                                    <a:pt x="8" y="157"/>
                                  </a:moveTo>
                                  <a:lnTo>
                                    <a:pt x="8" y="12"/>
                                  </a:lnTo>
                                  <a:lnTo>
                                    <a:pt x="12" y="8"/>
                                  </a:lnTo>
                                  <a:lnTo>
                                    <a:pt x="18" y="0"/>
                                  </a:lnTo>
                                  <a:lnTo>
                                    <a:pt x="8" y="0"/>
                                  </a:lnTo>
                                  <a:lnTo>
                                    <a:pt x="0" y="8"/>
                                  </a:lnTo>
                                  <a:lnTo>
                                    <a:pt x="0" y="333"/>
                                  </a:lnTo>
                                  <a:lnTo>
                                    <a:pt x="1" y="337"/>
                                  </a:lnTo>
                                  <a:lnTo>
                                    <a:pt x="4" y="337"/>
                                  </a:lnTo>
                                  <a:lnTo>
                                    <a:pt x="85" y="286"/>
                                  </a:lnTo>
                                  <a:lnTo>
                                    <a:pt x="69" y="274"/>
                                  </a:lnTo>
                                  <a:lnTo>
                                    <a:pt x="55" y="259"/>
                                  </a:lnTo>
                                  <a:lnTo>
                                    <a:pt x="43" y="242"/>
                                  </a:lnTo>
                                  <a:lnTo>
                                    <a:pt x="40" y="237"/>
                                  </a:lnTo>
                                  <a:lnTo>
                                    <a:pt x="8" y="237"/>
                                  </a:lnTo>
                                  <a:lnTo>
                                    <a:pt x="8" y="1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 name=" 22"/>
                        <wpg:cNvGrpSpPr>
                          <a:grpSpLocks/>
                        </wpg:cNvGrpSpPr>
                        <wpg:grpSpPr bwMode="auto">
                          <a:xfrm>
                            <a:off x="1966" y="313"/>
                            <a:ext cx="44" cy="53"/>
                            <a:chOff x="1966" y="313"/>
                            <a:chExt cx="44" cy="53"/>
                          </a:xfrm>
                        </wpg:grpSpPr>
                        <wps:wsp>
                          <wps:cNvPr id="8" name=" 23"/>
                          <wps:cNvSpPr>
                            <a:spLocks/>
                          </wps:cNvSpPr>
                          <wps:spPr bwMode="auto">
                            <a:xfrm>
                              <a:off x="1966" y="313"/>
                              <a:ext cx="44" cy="53"/>
                            </a:xfrm>
                            <a:custGeom>
                              <a:avLst/>
                              <a:gdLst>
                                <a:gd name="T0" fmla="*/ 11 w 44"/>
                                <a:gd name="T1" fmla="*/ 9 h 53"/>
                                <a:gd name="T2" fmla="*/ 22 w 44"/>
                                <a:gd name="T3" fmla="*/ 9 h 53"/>
                                <a:gd name="T4" fmla="*/ 25 w 44"/>
                                <a:gd name="T5" fmla="*/ 0 h 53"/>
                                <a:gd name="T6" fmla="*/ 0 w 44"/>
                                <a:gd name="T7" fmla="*/ 0 h 53"/>
                                <a:gd name="T8" fmla="*/ 0 w 44"/>
                                <a:gd name="T9" fmla="*/ 53 h 53"/>
                                <a:gd name="T10" fmla="*/ 11 w 44"/>
                                <a:gd name="T11" fmla="*/ 44 h 53"/>
                                <a:gd name="T12" fmla="*/ 11 w 44"/>
                                <a:gd name="T13" fmla="*/ 9 h 53"/>
                              </a:gdLst>
                              <a:ahLst/>
                              <a:cxnLst>
                                <a:cxn ang="0">
                                  <a:pos x="T0" y="T1"/>
                                </a:cxn>
                                <a:cxn ang="0">
                                  <a:pos x="T2" y="T3"/>
                                </a:cxn>
                                <a:cxn ang="0">
                                  <a:pos x="T4" y="T5"/>
                                </a:cxn>
                                <a:cxn ang="0">
                                  <a:pos x="T6" y="T7"/>
                                </a:cxn>
                                <a:cxn ang="0">
                                  <a:pos x="T8" y="T9"/>
                                </a:cxn>
                                <a:cxn ang="0">
                                  <a:pos x="T10" y="T11"/>
                                </a:cxn>
                                <a:cxn ang="0">
                                  <a:pos x="T12" y="T13"/>
                                </a:cxn>
                              </a:cxnLst>
                              <a:rect l="0" t="0" r="r" b="b"/>
                              <a:pathLst>
                                <a:path w="44" h="53">
                                  <a:moveTo>
                                    <a:pt x="11" y="9"/>
                                  </a:moveTo>
                                  <a:lnTo>
                                    <a:pt x="22" y="9"/>
                                  </a:lnTo>
                                  <a:lnTo>
                                    <a:pt x="25" y="0"/>
                                  </a:lnTo>
                                  <a:lnTo>
                                    <a:pt x="0" y="0"/>
                                  </a:lnTo>
                                  <a:lnTo>
                                    <a:pt x="0" y="53"/>
                                  </a:lnTo>
                                  <a:lnTo>
                                    <a:pt x="11" y="44"/>
                                  </a:lnTo>
                                  <a:lnTo>
                                    <a:pt x="11" y="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 24"/>
                          <wps:cNvSpPr>
                            <a:spLocks/>
                          </wps:cNvSpPr>
                          <wps:spPr bwMode="auto">
                            <a:xfrm>
                              <a:off x="1966" y="313"/>
                              <a:ext cx="44" cy="53"/>
                            </a:xfrm>
                            <a:custGeom>
                              <a:avLst/>
                              <a:gdLst>
                                <a:gd name="T0" fmla="*/ 25 w 44"/>
                                <a:gd name="T1" fmla="*/ 53 h 53"/>
                                <a:gd name="T2" fmla="*/ 28 w 44"/>
                                <a:gd name="T3" fmla="*/ 53 h 53"/>
                                <a:gd name="T4" fmla="*/ 32 w 44"/>
                                <a:gd name="T5" fmla="*/ 52 h 53"/>
                                <a:gd name="T6" fmla="*/ 38 w 44"/>
                                <a:gd name="T7" fmla="*/ 49 h 53"/>
                                <a:gd name="T8" fmla="*/ 43 w 44"/>
                                <a:gd name="T9" fmla="*/ 44 h 53"/>
                                <a:gd name="T10" fmla="*/ 44 w 44"/>
                                <a:gd name="T11" fmla="*/ 40 h 53"/>
                                <a:gd name="T12" fmla="*/ 44 w 44"/>
                                <a:gd name="T13" fmla="*/ 34 h 53"/>
                                <a:gd name="T14" fmla="*/ 42 w 44"/>
                                <a:gd name="T15" fmla="*/ 29 h 53"/>
                                <a:gd name="T16" fmla="*/ 37 w 44"/>
                                <a:gd name="T17" fmla="*/ 23 h 53"/>
                                <a:gd name="T18" fmla="*/ 41 w 44"/>
                                <a:gd name="T19" fmla="*/ 18 h 53"/>
                                <a:gd name="T20" fmla="*/ 42 w 44"/>
                                <a:gd name="T21" fmla="*/ 13 h 53"/>
                                <a:gd name="T22" fmla="*/ 41 w 44"/>
                                <a:gd name="T23" fmla="*/ 8 h 53"/>
                                <a:gd name="T24" fmla="*/ 38 w 44"/>
                                <a:gd name="T25" fmla="*/ 3 h 53"/>
                                <a:gd name="T26" fmla="*/ 34 w 44"/>
                                <a:gd name="T27" fmla="*/ 1 h 53"/>
                                <a:gd name="T28" fmla="*/ 29 w 44"/>
                                <a:gd name="T29" fmla="*/ 0 h 53"/>
                                <a:gd name="T30" fmla="*/ 25 w 44"/>
                                <a:gd name="T31" fmla="*/ 0 h 53"/>
                                <a:gd name="T32" fmla="*/ 22 w 44"/>
                                <a:gd name="T33" fmla="*/ 9 h 53"/>
                                <a:gd name="T34" fmla="*/ 24 w 44"/>
                                <a:gd name="T35" fmla="*/ 9 h 53"/>
                                <a:gd name="T36" fmla="*/ 29 w 44"/>
                                <a:gd name="T37" fmla="*/ 10 h 53"/>
                                <a:gd name="T38" fmla="*/ 30 w 44"/>
                                <a:gd name="T39" fmla="*/ 15 h 53"/>
                                <a:gd name="T40" fmla="*/ 28 w 44"/>
                                <a:gd name="T41" fmla="*/ 20 h 53"/>
                                <a:gd name="T42" fmla="*/ 23 w 44"/>
                                <a:gd name="T43" fmla="*/ 21 h 53"/>
                                <a:gd name="T44" fmla="*/ 11 w 44"/>
                                <a:gd name="T45" fmla="*/ 21 h 53"/>
                                <a:gd name="T46" fmla="*/ 11 w 44"/>
                                <a:gd name="T47" fmla="*/ 29 h 53"/>
                                <a:gd name="T48" fmla="*/ 24 w 44"/>
                                <a:gd name="T49" fmla="*/ 29 h 53"/>
                                <a:gd name="T50" fmla="*/ 29 w 44"/>
                                <a:gd name="T51" fmla="*/ 30 h 53"/>
                                <a:gd name="T52" fmla="*/ 32 w 44"/>
                                <a:gd name="T53" fmla="*/ 34 h 53"/>
                                <a:gd name="T54" fmla="*/ 32 w 44"/>
                                <a:gd name="T55" fmla="*/ 39 h 53"/>
                                <a:gd name="T56" fmla="*/ 28 w 44"/>
                                <a:gd name="T57" fmla="*/ 43 h 53"/>
                                <a:gd name="T58" fmla="*/ 24 w 44"/>
                                <a:gd name="T59" fmla="*/ 44 h 53"/>
                                <a:gd name="T60" fmla="*/ 11 w 44"/>
                                <a:gd name="T61" fmla="*/ 44 h 53"/>
                                <a:gd name="T62" fmla="*/ 0 w 44"/>
                                <a:gd name="T63" fmla="*/ 53 h 53"/>
                                <a:gd name="T64" fmla="*/ 25 w 44"/>
                                <a:gd name="T65" fmla="*/ 53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4" h="53">
                                  <a:moveTo>
                                    <a:pt x="25" y="53"/>
                                  </a:moveTo>
                                  <a:lnTo>
                                    <a:pt x="28" y="53"/>
                                  </a:lnTo>
                                  <a:lnTo>
                                    <a:pt x="32" y="52"/>
                                  </a:lnTo>
                                  <a:lnTo>
                                    <a:pt x="38" y="49"/>
                                  </a:lnTo>
                                  <a:lnTo>
                                    <a:pt x="43" y="44"/>
                                  </a:lnTo>
                                  <a:lnTo>
                                    <a:pt x="44" y="40"/>
                                  </a:lnTo>
                                  <a:lnTo>
                                    <a:pt x="44" y="34"/>
                                  </a:lnTo>
                                  <a:lnTo>
                                    <a:pt x="42" y="29"/>
                                  </a:lnTo>
                                  <a:lnTo>
                                    <a:pt x="37" y="23"/>
                                  </a:lnTo>
                                  <a:lnTo>
                                    <a:pt x="41" y="18"/>
                                  </a:lnTo>
                                  <a:lnTo>
                                    <a:pt x="42" y="13"/>
                                  </a:lnTo>
                                  <a:lnTo>
                                    <a:pt x="41" y="8"/>
                                  </a:lnTo>
                                  <a:lnTo>
                                    <a:pt x="38" y="3"/>
                                  </a:lnTo>
                                  <a:lnTo>
                                    <a:pt x="34" y="1"/>
                                  </a:lnTo>
                                  <a:lnTo>
                                    <a:pt x="29" y="0"/>
                                  </a:lnTo>
                                  <a:lnTo>
                                    <a:pt x="25" y="0"/>
                                  </a:lnTo>
                                  <a:lnTo>
                                    <a:pt x="22" y="9"/>
                                  </a:lnTo>
                                  <a:lnTo>
                                    <a:pt x="24" y="9"/>
                                  </a:lnTo>
                                  <a:lnTo>
                                    <a:pt x="29" y="10"/>
                                  </a:lnTo>
                                  <a:lnTo>
                                    <a:pt x="30" y="15"/>
                                  </a:lnTo>
                                  <a:lnTo>
                                    <a:pt x="28" y="20"/>
                                  </a:lnTo>
                                  <a:lnTo>
                                    <a:pt x="23" y="21"/>
                                  </a:lnTo>
                                  <a:lnTo>
                                    <a:pt x="11" y="21"/>
                                  </a:lnTo>
                                  <a:lnTo>
                                    <a:pt x="11" y="29"/>
                                  </a:lnTo>
                                  <a:lnTo>
                                    <a:pt x="24" y="29"/>
                                  </a:lnTo>
                                  <a:lnTo>
                                    <a:pt x="29" y="30"/>
                                  </a:lnTo>
                                  <a:lnTo>
                                    <a:pt x="32" y="34"/>
                                  </a:lnTo>
                                  <a:lnTo>
                                    <a:pt x="32" y="39"/>
                                  </a:lnTo>
                                  <a:lnTo>
                                    <a:pt x="28" y="43"/>
                                  </a:lnTo>
                                  <a:lnTo>
                                    <a:pt x="24" y="44"/>
                                  </a:lnTo>
                                  <a:lnTo>
                                    <a:pt x="11" y="44"/>
                                  </a:lnTo>
                                  <a:lnTo>
                                    <a:pt x="0" y="53"/>
                                  </a:lnTo>
                                  <a:lnTo>
                                    <a:pt x="25" y="5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 name=" 25"/>
                        <wps:cNvSpPr>
                          <a:spLocks/>
                        </wps:cNvSpPr>
                        <wps:spPr bwMode="auto">
                          <a:xfrm>
                            <a:off x="2012" y="313"/>
                            <a:ext cx="52" cy="53"/>
                          </a:xfrm>
                          <a:custGeom>
                            <a:avLst/>
                            <a:gdLst>
                              <a:gd name="T0" fmla="*/ 19 w 52"/>
                              <a:gd name="T1" fmla="*/ 32 h 53"/>
                              <a:gd name="T2" fmla="*/ 19 w 52"/>
                              <a:gd name="T3" fmla="*/ 53 h 53"/>
                              <a:gd name="T4" fmla="*/ 31 w 52"/>
                              <a:gd name="T5" fmla="*/ 53 h 53"/>
                              <a:gd name="T6" fmla="*/ 31 w 52"/>
                              <a:gd name="T7" fmla="*/ 32 h 53"/>
                              <a:gd name="T8" fmla="*/ 51 w 52"/>
                              <a:gd name="T9" fmla="*/ 0 h 53"/>
                              <a:gd name="T10" fmla="*/ 38 w 52"/>
                              <a:gd name="T11" fmla="*/ 0 h 53"/>
                              <a:gd name="T12" fmla="*/ 25 w 52"/>
                              <a:gd name="T13" fmla="*/ 21 h 53"/>
                              <a:gd name="T14" fmla="*/ 13 w 52"/>
                              <a:gd name="T15" fmla="*/ 0 h 53"/>
                              <a:gd name="T16" fmla="*/ 0 w 52"/>
                              <a:gd name="T17" fmla="*/ 0 h 53"/>
                              <a:gd name="T18" fmla="*/ 19 w 52"/>
                              <a:gd name="T19" fmla="*/ 32 h 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53">
                                <a:moveTo>
                                  <a:pt x="19" y="32"/>
                                </a:moveTo>
                                <a:lnTo>
                                  <a:pt x="19" y="53"/>
                                </a:lnTo>
                                <a:lnTo>
                                  <a:pt x="31" y="53"/>
                                </a:lnTo>
                                <a:lnTo>
                                  <a:pt x="31" y="32"/>
                                </a:lnTo>
                                <a:lnTo>
                                  <a:pt x="51" y="0"/>
                                </a:lnTo>
                                <a:lnTo>
                                  <a:pt x="38" y="0"/>
                                </a:lnTo>
                                <a:lnTo>
                                  <a:pt x="25" y="21"/>
                                </a:lnTo>
                                <a:lnTo>
                                  <a:pt x="13" y="0"/>
                                </a:lnTo>
                                <a:lnTo>
                                  <a:pt x="0" y="0"/>
                                </a:lnTo>
                                <a:lnTo>
                                  <a:pt x="19" y="3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 26"/>
                        <wps:cNvSpPr>
                          <a:spLocks/>
                        </wps:cNvSpPr>
                        <wps:spPr bwMode="auto">
                          <a:xfrm>
                            <a:off x="1453" y="97"/>
                            <a:ext cx="219" cy="220"/>
                          </a:xfrm>
                          <a:custGeom>
                            <a:avLst/>
                            <a:gdLst>
                              <a:gd name="T0" fmla="*/ 219 w 219"/>
                              <a:gd name="T1" fmla="*/ 109 h 220"/>
                              <a:gd name="T2" fmla="*/ 219 w 219"/>
                              <a:gd name="T3" fmla="*/ 109 h 220"/>
                              <a:gd name="T4" fmla="*/ 218 w 219"/>
                              <a:gd name="T5" fmla="*/ 92 h 220"/>
                              <a:gd name="T6" fmla="*/ 212 w 219"/>
                              <a:gd name="T7" fmla="*/ 70 h 220"/>
                              <a:gd name="T8" fmla="*/ 202 w 219"/>
                              <a:gd name="T9" fmla="*/ 51 h 220"/>
                              <a:gd name="T10" fmla="*/ 189 w 219"/>
                              <a:gd name="T11" fmla="*/ 33 h 220"/>
                              <a:gd name="T12" fmla="*/ 172 w 219"/>
                              <a:gd name="T13" fmla="*/ 19 h 220"/>
                              <a:gd name="T14" fmla="*/ 153 w 219"/>
                              <a:gd name="T15" fmla="*/ 9 h 220"/>
                              <a:gd name="T16" fmla="*/ 132 w 219"/>
                              <a:gd name="T17" fmla="*/ 2 h 220"/>
                              <a:gd name="T18" fmla="*/ 109 w 219"/>
                              <a:gd name="T19" fmla="*/ 0 h 220"/>
                              <a:gd name="T20" fmla="*/ 92 w 219"/>
                              <a:gd name="T21" fmla="*/ 1 h 220"/>
                              <a:gd name="T22" fmla="*/ 70 w 219"/>
                              <a:gd name="T23" fmla="*/ 7 h 220"/>
                              <a:gd name="T24" fmla="*/ 51 w 219"/>
                              <a:gd name="T25" fmla="*/ 16 h 220"/>
                              <a:gd name="T26" fmla="*/ 33 w 219"/>
                              <a:gd name="T27" fmla="*/ 30 h 220"/>
                              <a:gd name="T28" fmla="*/ 19 w 219"/>
                              <a:gd name="T29" fmla="*/ 46 h 220"/>
                              <a:gd name="T30" fmla="*/ 9 w 219"/>
                              <a:gd name="T31" fmla="*/ 65 h 220"/>
                              <a:gd name="T32" fmla="*/ 2 w 219"/>
                              <a:gd name="T33" fmla="*/ 87 h 220"/>
                              <a:gd name="T34" fmla="*/ 0 w 219"/>
                              <a:gd name="T35" fmla="*/ 109 h 220"/>
                              <a:gd name="T36" fmla="*/ 0 w 219"/>
                              <a:gd name="T37" fmla="*/ 109 h 220"/>
                              <a:gd name="T38" fmla="*/ 1 w 219"/>
                              <a:gd name="T39" fmla="*/ 127 h 220"/>
                              <a:gd name="T40" fmla="*/ 7 w 219"/>
                              <a:gd name="T41" fmla="*/ 148 h 220"/>
                              <a:gd name="T42" fmla="*/ 16 w 219"/>
                              <a:gd name="T43" fmla="*/ 168 h 220"/>
                              <a:gd name="T44" fmla="*/ 30 w 219"/>
                              <a:gd name="T45" fmla="*/ 185 h 220"/>
                              <a:gd name="T46" fmla="*/ 46 w 219"/>
                              <a:gd name="T47" fmla="*/ 199 h 220"/>
                              <a:gd name="T48" fmla="*/ 65 w 219"/>
                              <a:gd name="T49" fmla="*/ 210 h 220"/>
                              <a:gd name="T50" fmla="*/ 87 w 219"/>
                              <a:gd name="T51" fmla="*/ 217 h 220"/>
                              <a:gd name="T52" fmla="*/ 109 w 219"/>
                              <a:gd name="T53" fmla="*/ 219 h 220"/>
                              <a:gd name="T54" fmla="*/ 127 w 219"/>
                              <a:gd name="T55" fmla="*/ 218 h 220"/>
                              <a:gd name="T56" fmla="*/ 148 w 219"/>
                              <a:gd name="T57" fmla="*/ 212 h 220"/>
                              <a:gd name="T58" fmla="*/ 168 w 219"/>
                              <a:gd name="T59" fmla="*/ 202 h 220"/>
                              <a:gd name="T60" fmla="*/ 185 w 219"/>
                              <a:gd name="T61" fmla="*/ 189 h 220"/>
                              <a:gd name="T62" fmla="*/ 199 w 219"/>
                              <a:gd name="T63" fmla="*/ 172 h 220"/>
                              <a:gd name="T64" fmla="*/ 210 w 219"/>
                              <a:gd name="T65" fmla="*/ 153 h 220"/>
                              <a:gd name="T66" fmla="*/ 217 w 219"/>
                              <a:gd name="T67" fmla="*/ 132 h 220"/>
                              <a:gd name="T68" fmla="*/ 219 w 219"/>
                              <a:gd name="T69" fmla="*/ 10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9" h="220">
                                <a:moveTo>
                                  <a:pt x="219" y="109"/>
                                </a:moveTo>
                                <a:lnTo>
                                  <a:pt x="219" y="109"/>
                                </a:lnTo>
                                <a:lnTo>
                                  <a:pt x="218" y="92"/>
                                </a:lnTo>
                                <a:lnTo>
                                  <a:pt x="212" y="70"/>
                                </a:lnTo>
                                <a:lnTo>
                                  <a:pt x="202" y="51"/>
                                </a:lnTo>
                                <a:lnTo>
                                  <a:pt x="189" y="33"/>
                                </a:lnTo>
                                <a:lnTo>
                                  <a:pt x="172" y="19"/>
                                </a:lnTo>
                                <a:lnTo>
                                  <a:pt x="153" y="9"/>
                                </a:lnTo>
                                <a:lnTo>
                                  <a:pt x="132" y="2"/>
                                </a:lnTo>
                                <a:lnTo>
                                  <a:pt x="109" y="0"/>
                                </a:lnTo>
                                <a:lnTo>
                                  <a:pt x="92" y="1"/>
                                </a:lnTo>
                                <a:lnTo>
                                  <a:pt x="70" y="7"/>
                                </a:lnTo>
                                <a:lnTo>
                                  <a:pt x="51" y="16"/>
                                </a:lnTo>
                                <a:lnTo>
                                  <a:pt x="33" y="30"/>
                                </a:lnTo>
                                <a:lnTo>
                                  <a:pt x="19" y="46"/>
                                </a:lnTo>
                                <a:lnTo>
                                  <a:pt x="9" y="65"/>
                                </a:lnTo>
                                <a:lnTo>
                                  <a:pt x="2" y="87"/>
                                </a:lnTo>
                                <a:lnTo>
                                  <a:pt x="0" y="109"/>
                                </a:lnTo>
                                <a:lnTo>
                                  <a:pt x="0" y="109"/>
                                </a:lnTo>
                                <a:lnTo>
                                  <a:pt x="1" y="127"/>
                                </a:lnTo>
                                <a:lnTo>
                                  <a:pt x="7" y="148"/>
                                </a:lnTo>
                                <a:lnTo>
                                  <a:pt x="16" y="168"/>
                                </a:lnTo>
                                <a:lnTo>
                                  <a:pt x="30" y="185"/>
                                </a:lnTo>
                                <a:lnTo>
                                  <a:pt x="46" y="199"/>
                                </a:lnTo>
                                <a:lnTo>
                                  <a:pt x="65" y="210"/>
                                </a:lnTo>
                                <a:lnTo>
                                  <a:pt x="87" y="217"/>
                                </a:lnTo>
                                <a:lnTo>
                                  <a:pt x="109" y="219"/>
                                </a:lnTo>
                                <a:lnTo>
                                  <a:pt x="127" y="218"/>
                                </a:lnTo>
                                <a:lnTo>
                                  <a:pt x="148" y="212"/>
                                </a:lnTo>
                                <a:lnTo>
                                  <a:pt x="168" y="202"/>
                                </a:lnTo>
                                <a:lnTo>
                                  <a:pt x="185" y="189"/>
                                </a:lnTo>
                                <a:lnTo>
                                  <a:pt x="199" y="172"/>
                                </a:lnTo>
                                <a:lnTo>
                                  <a:pt x="210" y="153"/>
                                </a:lnTo>
                                <a:lnTo>
                                  <a:pt x="217" y="132"/>
                                </a:lnTo>
                                <a:lnTo>
                                  <a:pt x="219" y="10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2" name=" 27"/>
                        <wpg:cNvGrpSpPr>
                          <a:grpSpLocks/>
                        </wpg:cNvGrpSpPr>
                        <wpg:grpSpPr bwMode="auto">
                          <a:xfrm>
                            <a:off x="1437" y="81"/>
                            <a:ext cx="197" cy="252"/>
                            <a:chOff x="1437" y="81"/>
                            <a:chExt cx="197" cy="252"/>
                          </a:xfrm>
                        </wpg:grpSpPr>
                        <wps:wsp>
                          <wps:cNvPr id="13" name=" 28"/>
                          <wps:cNvSpPr>
                            <a:spLocks/>
                          </wps:cNvSpPr>
                          <wps:spPr bwMode="auto">
                            <a:xfrm>
                              <a:off x="1437" y="81"/>
                              <a:ext cx="197" cy="252"/>
                            </a:xfrm>
                            <a:custGeom>
                              <a:avLst/>
                              <a:gdLst>
                                <a:gd name="T0" fmla="*/ 71 w 197"/>
                                <a:gd name="T1" fmla="*/ 161 h 252"/>
                                <a:gd name="T2" fmla="*/ 80 w 197"/>
                                <a:gd name="T3" fmla="*/ 164 h 252"/>
                                <a:gd name="T4" fmla="*/ 106 w 197"/>
                                <a:gd name="T5" fmla="*/ 164 h 252"/>
                                <a:gd name="T6" fmla="*/ 117 w 197"/>
                                <a:gd name="T7" fmla="*/ 158 h 252"/>
                                <a:gd name="T8" fmla="*/ 124 w 197"/>
                                <a:gd name="T9" fmla="*/ 145 h 252"/>
                                <a:gd name="T10" fmla="*/ 109 w 197"/>
                                <a:gd name="T11" fmla="*/ 137 h 252"/>
                                <a:gd name="T12" fmla="*/ 106 w 197"/>
                                <a:gd name="T13" fmla="*/ 144 h 252"/>
                                <a:gd name="T14" fmla="*/ 100 w 197"/>
                                <a:gd name="T15" fmla="*/ 148 h 252"/>
                                <a:gd name="T16" fmla="*/ 82 w 197"/>
                                <a:gd name="T17" fmla="*/ 148 h 252"/>
                                <a:gd name="T18" fmla="*/ 76 w 197"/>
                                <a:gd name="T19" fmla="*/ 140 h 252"/>
                                <a:gd name="T20" fmla="*/ 76 w 197"/>
                                <a:gd name="T21" fmla="*/ 110 h 252"/>
                                <a:gd name="T22" fmla="*/ 82 w 197"/>
                                <a:gd name="T23" fmla="*/ 103 h 252"/>
                                <a:gd name="T24" fmla="*/ 99 w 197"/>
                                <a:gd name="T25" fmla="*/ 103 h 252"/>
                                <a:gd name="T26" fmla="*/ 104 w 197"/>
                                <a:gd name="T27" fmla="*/ 106 h 252"/>
                                <a:gd name="T28" fmla="*/ 107 w 197"/>
                                <a:gd name="T29" fmla="*/ 113 h 252"/>
                                <a:gd name="T30" fmla="*/ 124 w 197"/>
                                <a:gd name="T31" fmla="*/ 105 h 252"/>
                                <a:gd name="T32" fmla="*/ 117 w 197"/>
                                <a:gd name="T33" fmla="*/ 92 h 252"/>
                                <a:gd name="T34" fmla="*/ 106 w 197"/>
                                <a:gd name="T35" fmla="*/ 86 h 252"/>
                                <a:gd name="T36" fmla="*/ 80 w 197"/>
                                <a:gd name="T37" fmla="*/ 86 h 252"/>
                                <a:gd name="T38" fmla="*/ 71 w 197"/>
                                <a:gd name="T39" fmla="*/ 90 h 252"/>
                                <a:gd name="T40" fmla="*/ 64 w 197"/>
                                <a:gd name="T41" fmla="*/ 97 h 252"/>
                                <a:gd name="T42" fmla="*/ 57 w 197"/>
                                <a:gd name="T43" fmla="*/ 104 h 252"/>
                                <a:gd name="T44" fmla="*/ 54 w 197"/>
                                <a:gd name="T45" fmla="*/ 113 h 252"/>
                                <a:gd name="T46" fmla="*/ 54 w 197"/>
                                <a:gd name="T47" fmla="*/ 138 h 252"/>
                                <a:gd name="T48" fmla="*/ 57 w 197"/>
                                <a:gd name="T49" fmla="*/ 147 h 252"/>
                                <a:gd name="T50" fmla="*/ 64 w 197"/>
                                <a:gd name="T51" fmla="*/ 154 h 252"/>
                                <a:gd name="T52" fmla="*/ 71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71" y="161"/>
                                  </a:moveTo>
                                  <a:lnTo>
                                    <a:pt x="80" y="164"/>
                                  </a:lnTo>
                                  <a:lnTo>
                                    <a:pt x="106" y="164"/>
                                  </a:lnTo>
                                  <a:lnTo>
                                    <a:pt x="117" y="158"/>
                                  </a:lnTo>
                                  <a:lnTo>
                                    <a:pt x="124" y="145"/>
                                  </a:lnTo>
                                  <a:lnTo>
                                    <a:pt x="109" y="137"/>
                                  </a:lnTo>
                                  <a:lnTo>
                                    <a:pt x="106" y="144"/>
                                  </a:lnTo>
                                  <a:lnTo>
                                    <a:pt x="100" y="148"/>
                                  </a:lnTo>
                                  <a:lnTo>
                                    <a:pt x="82" y="148"/>
                                  </a:lnTo>
                                  <a:lnTo>
                                    <a:pt x="76" y="140"/>
                                  </a:lnTo>
                                  <a:lnTo>
                                    <a:pt x="76" y="110"/>
                                  </a:lnTo>
                                  <a:lnTo>
                                    <a:pt x="82" y="103"/>
                                  </a:lnTo>
                                  <a:lnTo>
                                    <a:pt x="99" y="103"/>
                                  </a:lnTo>
                                  <a:lnTo>
                                    <a:pt x="104" y="106"/>
                                  </a:lnTo>
                                  <a:lnTo>
                                    <a:pt x="107" y="113"/>
                                  </a:lnTo>
                                  <a:lnTo>
                                    <a:pt x="124" y="105"/>
                                  </a:lnTo>
                                  <a:lnTo>
                                    <a:pt x="117" y="92"/>
                                  </a:lnTo>
                                  <a:lnTo>
                                    <a:pt x="106" y="86"/>
                                  </a:lnTo>
                                  <a:lnTo>
                                    <a:pt x="80" y="86"/>
                                  </a:lnTo>
                                  <a:lnTo>
                                    <a:pt x="71" y="90"/>
                                  </a:lnTo>
                                  <a:lnTo>
                                    <a:pt x="64" y="97"/>
                                  </a:lnTo>
                                  <a:lnTo>
                                    <a:pt x="57" y="104"/>
                                  </a:lnTo>
                                  <a:lnTo>
                                    <a:pt x="54" y="113"/>
                                  </a:lnTo>
                                  <a:lnTo>
                                    <a:pt x="54" y="138"/>
                                  </a:lnTo>
                                  <a:lnTo>
                                    <a:pt x="57" y="147"/>
                                  </a:lnTo>
                                  <a:lnTo>
                                    <a:pt x="64" y="154"/>
                                  </a:lnTo>
                                  <a:lnTo>
                                    <a:pt x="71"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 29"/>
                          <wps:cNvSpPr>
                            <a:spLocks/>
                          </wps:cNvSpPr>
                          <wps:spPr bwMode="auto">
                            <a:xfrm>
                              <a:off x="1437" y="81"/>
                              <a:ext cx="197" cy="252"/>
                            </a:xfrm>
                            <a:custGeom>
                              <a:avLst/>
                              <a:gdLst>
                                <a:gd name="T0" fmla="*/ 144 w 197"/>
                                <a:gd name="T1" fmla="*/ 161 h 252"/>
                                <a:gd name="T2" fmla="*/ 153 w 197"/>
                                <a:gd name="T3" fmla="*/ 164 h 252"/>
                                <a:gd name="T4" fmla="*/ 178 w 197"/>
                                <a:gd name="T5" fmla="*/ 164 h 252"/>
                                <a:gd name="T6" fmla="*/ 189 w 197"/>
                                <a:gd name="T7" fmla="*/ 158 h 252"/>
                                <a:gd name="T8" fmla="*/ 197 w 197"/>
                                <a:gd name="T9" fmla="*/ 145 h 252"/>
                                <a:gd name="T10" fmla="*/ 181 w 197"/>
                                <a:gd name="T11" fmla="*/ 137 h 252"/>
                                <a:gd name="T12" fmla="*/ 178 w 197"/>
                                <a:gd name="T13" fmla="*/ 144 h 252"/>
                                <a:gd name="T14" fmla="*/ 173 w 197"/>
                                <a:gd name="T15" fmla="*/ 148 h 252"/>
                                <a:gd name="T16" fmla="*/ 154 w 197"/>
                                <a:gd name="T17" fmla="*/ 148 h 252"/>
                                <a:gd name="T18" fmla="*/ 149 w 197"/>
                                <a:gd name="T19" fmla="*/ 140 h 252"/>
                                <a:gd name="T20" fmla="*/ 149 w 197"/>
                                <a:gd name="T21" fmla="*/ 110 h 252"/>
                                <a:gd name="T22" fmla="*/ 154 w 197"/>
                                <a:gd name="T23" fmla="*/ 103 h 252"/>
                                <a:gd name="T24" fmla="*/ 172 w 197"/>
                                <a:gd name="T25" fmla="*/ 103 h 252"/>
                                <a:gd name="T26" fmla="*/ 176 w 197"/>
                                <a:gd name="T27" fmla="*/ 106 h 252"/>
                                <a:gd name="T28" fmla="*/ 180 w 197"/>
                                <a:gd name="T29" fmla="*/ 113 h 252"/>
                                <a:gd name="T30" fmla="*/ 196 w 197"/>
                                <a:gd name="T31" fmla="*/ 105 h 252"/>
                                <a:gd name="T32" fmla="*/ 190 w 197"/>
                                <a:gd name="T33" fmla="*/ 92 h 252"/>
                                <a:gd name="T34" fmla="*/ 179 w 197"/>
                                <a:gd name="T35" fmla="*/ 86 h 252"/>
                                <a:gd name="T36" fmla="*/ 153 w 197"/>
                                <a:gd name="T37" fmla="*/ 86 h 252"/>
                                <a:gd name="T38" fmla="*/ 144 w 197"/>
                                <a:gd name="T39" fmla="*/ 90 h 252"/>
                                <a:gd name="T40" fmla="*/ 137 w 197"/>
                                <a:gd name="T41" fmla="*/ 97 h 252"/>
                                <a:gd name="T42" fmla="*/ 130 w 197"/>
                                <a:gd name="T43" fmla="*/ 104 h 252"/>
                                <a:gd name="T44" fmla="*/ 127 w 197"/>
                                <a:gd name="T45" fmla="*/ 113 h 252"/>
                                <a:gd name="T46" fmla="*/ 127 w 197"/>
                                <a:gd name="T47" fmla="*/ 138 h 252"/>
                                <a:gd name="T48" fmla="*/ 130 w 197"/>
                                <a:gd name="T49" fmla="*/ 147 h 252"/>
                                <a:gd name="T50" fmla="*/ 137 w 197"/>
                                <a:gd name="T51" fmla="*/ 154 h 252"/>
                                <a:gd name="T52" fmla="*/ 144 w 197"/>
                                <a:gd name="T53" fmla="*/ 161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7" h="252">
                                  <a:moveTo>
                                    <a:pt x="144" y="161"/>
                                  </a:moveTo>
                                  <a:lnTo>
                                    <a:pt x="153" y="164"/>
                                  </a:lnTo>
                                  <a:lnTo>
                                    <a:pt x="178" y="164"/>
                                  </a:lnTo>
                                  <a:lnTo>
                                    <a:pt x="189" y="158"/>
                                  </a:lnTo>
                                  <a:lnTo>
                                    <a:pt x="197" y="145"/>
                                  </a:lnTo>
                                  <a:lnTo>
                                    <a:pt x="181" y="137"/>
                                  </a:lnTo>
                                  <a:lnTo>
                                    <a:pt x="178" y="144"/>
                                  </a:lnTo>
                                  <a:lnTo>
                                    <a:pt x="173" y="148"/>
                                  </a:lnTo>
                                  <a:lnTo>
                                    <a:pt x="154" y="148"/>
                                  </a:lnTo>
                                  <a:lnTo>
                                    <a:pt x="149" y="140"/>
                                  </a:lnTo>
                                  <a:lnTo>
                                    <a:pt x="149" y="110"/>
                                  </a:lnTo>
                                  <a:lnTo>
                                    <a:pt x="154" y="103"/>
                                  </a:lnTo>
                                  <a:lnTo>
                                    <a:pt x="172" y="103"/>
                                  </a:lnTo>
                                  <a:lnTo>
                                    <a:pt x="176" y="106"/>
                                  </a:lnTo>
                                  <a:lnTo>
                                    <a:pt x="180" y="113"/>
                                  </a:lnTo>
                                  <a:lnTo>
                                    <a:pt x="196" y="105"/>
                                  </a:lnTo>
                                  <a:lnTo>
                                    <a:pt x="190" y="92"/>
                                  </a:lnTo>
                                  <a:lnTo>
                                    <a:pt x="179" y="86"/>
                                  </a:lnTo>
                                  <a:lnTo>
                                    <a:pt x="153" y="86"/>
                                  </a:lnTo>
                                  <a:lnTo>
                                    <a:pt x="144" y="90"/>
                                  </a:lnTo>
                                  <a:lnTo>
                                    <a:pt x="137" y="97"/>
                                  </a:lnTo>
                                  <a:lnTo>
                                    <a:pt x="130" y="104"/>
                                  </a:lnTo>
                                  <a:lnTo>
                                    <a:pt x="127" y="113"/>
                                  </a:lnTo>
                                  <a:lnTo>
                                    <a:pt x="127" y="138"/>
                                  </a:lnTo>
                                  <a:lnTo>
                                    <a:pt x="130" y="147"/>
                                  </a:lnTo>
                                  <a:lnTo>
                                    <a:pt x="137" y="154"/>
                                  </a:lnTo>
                                  <a:lnTo>
                                    <a:pt x="144" y="1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 30"/>
                          <wps:cNvSpPr>
                            <a:spLocks/>
                          </wps:cNvSpPr>
                          <wps:spPr bwMode="auto">
                            <a:xfrm>
                              <a:off x="1437" y="81"/>
                              <a:ext cx="197" cy="252"/>
                            </a:xfrm>
                            <a:custGeom>
                              <a:avLst/>
                              <a:gdLst>
                                <a:gd name="T0" fmla="*/ 199 w 197"/>
                                <a:gd name="T1" fmla="*/ 228 h 252"/>
                                <a:gd name="T2" fmla="*/ 183 w 197"/>
                                <a:gd name="T3" fmla="*/ 211 h 252"/>
                                <a:gd name="T4" fmla="*/ 165 w 197"/>
                                <a:gd name="T5" fmla="*/ 221 h 252"/>
                                <a:gd name="T6" fmla="*/ 146 w 197"/>
                                <a:gd name="T7" fmla="*/ 226 h 252"/>
                                <a:gd name="T8" fmla="*/ 125 w 197"/>
                                <a:gd name="T9" fmla="*/ 228 h 252"/>
                                <a:gd name="T10" fmla="*/ 106 w 197"/>
                                <a:gd name="T11" fmla="*/ 227 h 252"/>
                                <a:gd name="T12" fmla="*/ 87 w 197"/>
                                <a:gd name="T13" fmla="*/ 221 h 252"/>
                                <a:gd name="T14" fmla="*/ 69 w 197"/>
                                <a:gd name="T15" fmla="*/ 211 h 252"/>
                                <a:gd name="T16" fmla="*/ 53 w 197"/>
                                <a:gd name="T17" fmla="*/ 198 h 252"/>
                                <a:gd name="T18" fmla="*/ 40 w 197"/>
                                <a:gd name="T19" fmla="*/ 183 h 252"/>
                                <a:gd name="T20" fmla="*/ 37 w 197"/>
                                <a:gd name="T21" fmla="*/ 214 h 252"/>
                                <a:gd name="T22" fmla="*/ 49 w 197"/>
                                <a:gd name="T23" fmla="*/ 225 h 252"/>
                                <a:gd name="T24" fmla="*/ 66 w 197"/>
                                <a:gd name="T25" fmla="*/ 237 h 252"/>
                                <a:gd name="T26" fmla="*/ 85 w 197"/>
                                <a:gd name="T27" fmla="*/ 245 h 252"/>
                                <a:gd name="T28" fmla="*/ 104 w 197"/>
                                <a:gd name="T29" fmla="*/ 250 h 252"/>
                                <a:gd name="T30" fmla="*/ 125 w 197"/>
                                <a:gd name="T31" fmla="*/ 251 h 252"/>
                                <a:gd name="T32" fmla="*/ 143 w 197"/>
                                <a:gd name="T33" fmla="*/ 250 h 252"/>
                                <a:gd name="T34" fmla="*/ 163 w 197"/>
                                <a:gd name="T35" fmla="*/ 246 h 252"/>
                                <a:gd name="T36" fmla="*/ 181 w 197"/>
                                <a:gd name="T37" fmla="*/ 238 h 252"/>
                                <a:gd name="T38" fmla="*/ 199 w 197"/>
                                <a:gd name="T39" fmla="*/ 228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7" h="252">
                                  <a:moveTo>
                                    <a:pt x="199" y="228"/>
                                  </a:moveTo>
                                  <a:lnTo>
                                    <a:pt x="183" y="211"/>
                                  </a:lnTo>
                                  <a:lnTo>
                                    <a:pt x="165" y="221"/>
                                  </a:lnTo>
                                  <a:lnTo>
                                    <a:pt x="146" y="226"/>
                                  </a:lnTo>
                                  <a:lnTo>
                                    <a:pt x="125" y="228"/>
                                  </a:lnTo>
                                  <a:lnTo>
                                    <a:pt x="106" y="227"/>
                                  </a:lnTo>
                                  <a:lnTo>
                                    <a:pt x="87" y="221"/>
                                  </a:lnTo>
                                  <a:lnTo>
                                    <a:pt x="69" y="211"/>
                                  </a:lnTo>
                                  <a:lnTo>
                                    <a:pt x="53" y="198"/>
                                  </a:lnTo>
                                  <a:lnTo>
                                    <a:pt x="40" y="183"/>
                                  </a:lnTo>
                                  <a:lnTo>
                                    <a:pt x="37" y="214"/>
                                  </a:lnTo>
                                  <a:lnTo>
                                    <a:pt x="49" y="225"/>
                                  </a:lnTo>
                                  <a:lnTo>
                                    <a:pt x="66" y="237"/>
                                  </a:lnTo>
                                  <a:lnTo>
                                    <a:pt x="85" y="245"/>
                                  </a:lnTo>
                                  <a:lnTo>
                                    <a:pt x="104" y="250"/>
                                  </a:lnTo>
                                  <a:lnTo>
                                    <a:pt x="125" y="251"/>
                                  </a:lnTo>
                                  <a:lnTo>
                                    <a:pt x="143" y="250"/>
                                  </a:lnTo>
                                  <a:lnTo>
                                    <a:pt x="163" y="246"/>
                                  </a:lnTo>
                                  <a:lnTo>
                                    <a:pt x="181" y="238"/>
                                  </a:lnTo>
                                  <a:lnTo>
                                    <a:pt x="199"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 31"/>
                          <wps:cNvSpPr>
                            <a:spLocks/>
                          </wps:cNvSpPr>
                          <wps:spPr bwMode="auto">
                            <a:xfrm>
                              <a:off x="1437" y="81"/>
                              <a:ext cx="197" cy="252"/>
                            </a:xfrm>
                            <a:custGeom>
                              <a:avLst/>
                              <a:gdLst>
                                <a:gd name="T0" fmla="*/ 0 w 197"/>
                                <a:gd name="T1" fmla="*/ 125 h 252"/>
                                <a:gd name="T2" fmla="*/ 1 w 197"/>
                                <a:gd name="T3" fmla="*/ 142 h 252"/>
                                <a:gd name="T4" fmla="*/ 5 w 197"/>
                                <a:gd name="T5" fmla="*/ 162 h 252"/>
                                <a:gd name="T6" fmla="*/ 12 w 197"/>
                                <a:gd name="T7" fmla="*/ 181 h 252"/>
                                <a:gd name="T8" fmla="*/ 23 w 197"/>
                                <a:gd name="T9" fmla="*/ 198 h 252"/>
                                <a:gd name="T10" fmla="*/ 37 w 197"/>
                                <a:gd name="T11" fmla="*/ 214 h 252"/>
                                <a:gd name="T12" fmla="*/ 40 w 197"/>
                                <a:gd name="T13" fmla="*/ 183 h 252"/>
                                <a:gd name="T14" fmla="*/ 30 w 197"/>
                                <a:gd name="T15" fmla="*/ 165 h 252"/>
                                <a:gd name="T16" fmla="*/ 24 w 197"/>
                                <a:gd name="T17" fmla="*/ 146 h 252"/>
                                <a:gd name="T18" fmla="*/ 22 w 197"/>
                                <a:gd name="T19" fmla="*/ 125 h 252"/>
                                <a:gd name="T20" fmla="*/ 24 w 197"/>
                                <a:gd name="T21" fmla="*/ 106 h 252"/>
                                <a:gd name="T22" fmla="*/ 30 w 197"/>
                                <a:gd name="T23" fmla="*/ 87 h 252"/>
                                <a:gd name="T24" fmla="*/ 39 w 197"/>
                                <a:gd name="T25" fmla="*/ 69 h 252"/>
                                <a:gd name="T26" fmla="*/ 53 w 197"/>
                                <a:gd name="T27" fmla="*/ 52 h 252"/>
                                <a:gd name="T28" fmla="*/ 68 w 197"/>
                                <a:gd name="T29" fmla="*/ 40 h 252"/>
                                <a:gd name="T30" fmla="*/ 85 w 197"/>
                                <a:gd name="T31" fmla="*/ 30 h 252"/>
                                <a:gd name="T32" fmla="*/ 104 w 197"/>
                                <a:gd name="T33" fmla="*/ 24 h 252"/>
                                <a:gd name="T34" fmla="*/ 125 w 197"/>
                                <a:gd name="T35" fmla="*/ 22 h 252"/>
                                <a:gd name="T36" fmla="*/ 145 w 197"/>
                                <a:gd name="T37" fmla="*/ 24 h 252"/>
                                <a:gd name="T38" fmla="*/ 165 w 197"/>
                                <a:gd name="T39" fmla="*/ 29 h 252"/>
                                <a:gd name="T40" fmla="*/ 182 w 197"/>
                                <a:gd name="T41" fmla="*/ 39 h 252"/>
                                <a:gd name="T42" fmla="*/ 198 w 197"/>
                                <a:gd name="T43" fmla="*/ 52 h 252"/>
                                <a:gd name="T44" fmla="*/ 211 w 197"/>
                                <a:gd name="T45" fmla="*/ 68 h 252"/>
                                <a:gd name="T46" fmla="*/ 221 w 197"/>
                                <a:gd name="T47" fmla="*/ 85 h 252"/>
                                <a:gd name="T48" fmla="*/ 226 w 197"/>
                                <a:gd name="T49" fmla="*/ 104 h 252"/>
                                <a:gd name="T50" fmla="*/ 228 w 197"/>
                                <a:gd name="T51" fmla="*/ 125 h 252"/>
                                <a:gd name="T52" fmla="*/ 227 w 197"/>
                                <a:gd name="T53" fmla="*/ 145 h 252"/>
                                <a:gd name="T54" fmla="*/ 221 w 197"/>
                                <a:gd name="T55" fmla="*/ 164 h 252"/>
                                <a:gd name="T56" fmla="*/ 212 w 197"/>
                                <a:gd name="T57" fmla="*/ 182 h 252"/>
                                <a:gd name="T58" fmla="*/ 199 w 197"/>
                                <a:gd name="T59" fmla="*/ 197 h 252"/>
                                <a:gd name="T60" fmla="*/ 183 w 197"/>
                                <a:gd name="T61" fmla="*/ 211 h 252"/>
                                <a:gd name="T62" fmla="*/ 199 w 197"/>
                                <a:gd name="T63" fmla="*/ 228 h 252"/>
                                <a:gd name="T64" fmla="*/ 215 w 197"/>
                                <a:gd name="T65" fmla="*/ 214 h 252"/>
                                <a:gd name="T66" fmla="*/ 226 w 197"/>
                                <a:gd name="T67" fmla="*/ 202 h 252"/>
                                <a:gd name="T68" fmla="*/ 237 w 197"/>
                                <a:gd name="T69" fmla="*/ 185 h 252"/>
                                <a:gd name="T70" fmla="*/ 245 w 197"/>
                                <a:gd name="T71" fmla="*/ 167 h 252"/>
                                <a:gd name="T72" fmla="*/ 249 w 197"/>
                                <a:gd name="T73" fmla="*/ 147 h 252"/>
                                <a:gd name="T74" fmla="*/ 251 w 197"/>
                                <a:gd name="T75" fmla="*/ 125 h 252"/>
                                <a:gd name="T76" fmla="*/ 250 w 197"/>
                                <a:gd name="T77" fmla="*/ 108 h 252"/>
                                <a:gd name="T78" fmla="*/ 246 w 197"/>
                                <a:gd name="T79" fmla="*/ 88 h 252"/>
                                <a:gd name="T80" fmla="*/ 238 w 197"/>
                                <a:gd name="T81" fmla="*/ 69 h 252"/>
                                <a:gd name="T82" fmla="*/ 228 w 197"/>
                                <a:gd name="T83" fmla="*/ 52 h 252"/>
                                <a:gd name="T84" fmla="*/ 214 w 197"/>
                                <a:gd name="T85" fmla="*/ 36 h 252"/>
                                <a:gd name="T86" fmla="*/ 201 w 197"/>
                                <a:gd name="T87" fmla="*/ 25 h 252"/>
                                <a:gd name="T88" fmla="*/ 184 w 197"/>
                                <a:gd name="T89" fmla="*/ 14 h 252"/>
                                <a:gd name="T90" fmla="*/ 166 w 197"/>
                                <a:gd name="T91" fmla="*/ 6 h 252"/>
                                <a:gd name="T92" fmla="*/ 146 w 197"/>
                                <a:gd name="T93" fmla="*/ 1 h 252"/>
                                <a:gd name="T94" fmla="*/ 125 w 197"/>
                                <a:gd name="T95" fmla="*/ 0 h 252"/>
                                <a:gd name="T96" fmla="*/ 108 w 197"/>
                                <a:gd name="T97" fmla="*/ 0 h 252"/>
                                <a:gd name="T98" fmla="*/ 88 w 197"/>
                                <a:gd name="T99" fmla="*/ 5 h 252"/>
                                <a:gd name="T100" fmla="*/ 70 w 197"/>
                                <a:gd name="T101" fmla="*/ 12 h 252"/>
                                <a:gd name="T102" fmla="*/ 52 w 197"/>
                                <a:gd name="T103" fmla="*/ 22 h 252"/>
                                <a:gd name="T104" fmla="*/ 37 w 197"/>
                                <a:gd name="T105" fmla="*/ 36 h 252"/>
                                <a:gd name="T106" fmla="*/ 25 w 197"/>
                                <a:gd name="T107" fmla="*/ 50 h 252"/>
                                <a:gd name="T108" fmla="*/ 14 w 197"/>
                                <a:gd name="T109" fmla="*/ 67 h 252"/>
                                <a:gd name="T110" fmla="*/ 6 w 197"/>
                                <a:gd name="T111" fmla="*/ 85 h 252"/>
                                <a:gd name="T112" fmla="*/ 1 w 197"/>
                                <a:gd name="T113" fmla="*/ 105 h 252"/>
                                <a:gd name="T114" fmla="*/ 0 w 197"/>
                                <a:gd name="T115" fmla="*/ 12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97" h="252">
                                  <a:moveTo>
                                    <a:pt x="0" y="125"/>
                                  </a:moveTo>
                                  <a:lnTo>
                                    <a:pt x="1" y="142"/>
                                  </a:lnTo>
                                  <a:lnTo>
                                    <a:pt x="5" y="162"/>
                                  </a:lnTo>
                                  <a:lnTo>
                                    <a:pt x="12" y="181"/>
                                  </a:lnTo>
                                  <a:lnTo>
                                    <a:pt x="23" y="198"/>
                                  </a:lnTo>
                                  <a:lnTo>
                                    <a:pt x="37" y="214"/>
                                  </a:lnTo>
                                  <a:lnTo>
                                    <a:pt x="40" y="183"/>
                                  </a:lnTo>
                                  <a:lnTo>
                                    <a:pt x="30" y="165"/>
                                  </a:lnTo>
                                  <a:lnTo>
                                    <a:pt x="24" y="146"/>
                                  </a:lnTo>
                                  <a:lnTo>
                                    <a:pt x="22" y="125"/>
                                  </a:lnTo>
                                  <a:lnTo>
                                    <a:pt x="24" y="106"/>
                                  </a:lnTo>
                                  <a:lnTo>
                                    <a:pt x="30" y="87"/>
                                  </a:lnTo>
                                  <a:lnTo>
                                    <a:pt x="39" y="69"/>
                                  </a:lnTo>
                                  <a:lnTo>
                                    <a:pt x="53" y="52"/>
                                  </a:lnTo>
                                  <a:lnTo>
                                    <a:pt x="68" y="40"/>
                                  </a:lnTo>
                                  <a:lnTo>
                                    <a:pt x="85" y="30"/>
                                  </a:lnTo>
                                  <a:lnTo>
                                    <a:pt x="104" y="24"/>
                                  </a:lnTo>
                                  <a:lnTo>
                                    <a:pt x="125" y="22"/>
                                  </a:lnTo>
                                  <a:lnTo>
                                    <a:pt x="145" y="24"/>
                                  </a:lnTo>
                                  <a:lnTo>
                                    <a:pt x="165" y="29"/>
                                  </a:lnTo>
                                  <a:lnTo>
                                    <a:pt x="182" y="39"/>
                                  </a:lnTo>
                                  <a:lnTo>
                                    <a:pt x="198" y="52"/>
                                  </a:lnTo>
                                  <a:lnTo>
                                    <a:pt x="211" y="68"/>
                                  </a:lnTo>
                                  <a:lnTo>
                                    <a:pt x="221" y="85"/>
                                  </a:lnTo>
                                  <a:lnTo>
                                    <a:pt x="226" y="104"/>
                                  </a:lnTo>
                                  <a:lnTo>
                                    <a:pt x="228" y="125"/>
                                  </a:lnTo>
                                  <a:lnTo>
                                    <a:pt x="227" y="145"/>
                                  </a:lnTo>
                                  <a:lnTo>
                                    <a:pt x="221" y="164"/>
                                  </a:lnTo>
                                  <a:lnTo>
                                    <a:pt x="212" y="182"/>
                                  </a:lnTo>
                                  <a:lnTo>
                                    <a:pt x="199" y="197"/>
                                  </a:lnTo>
                                  <a:lnTo>
                                    <a:pt x="183" y="211"/>
                                  </a:lnTo>
                                  <a:lnTo>
                                    <a:pt x="199" y="228"/>
                                  </a:lnTo>
                                  <a:lnTo>
                                    <a:pt x="215" y="214"/>
                                  </a:lnTo>
                                  <a:lnTo>
                                    <a:pt x="226" y="202"/>
                                  </a:lnTo>
                                  <a:lnTo>
                                    <a:pt x="237" y="185"/>
                                  </a:lnTo>
                                  <a:lnTo>
                                    <a:pt x="245" y="167"/>
                                  </a:lnTo>
                                  <a:lnTo>
                                    <a:pt x="249" y="147"/>
                                  </a:lnTo>
                                  <a:lnTo>
                                    <a:pt x="251" y="125"/>
                                  </a:lnTo>
                                  <a:lnTo>
                                    <a:pt x="250" y="108"/>
                                  </a:lnTo>
                                  <a:lnTo>
                                    <a:pt x="246" y="88"/>
                                  </a:lnTo>
                                  <a:lnTo>
                                    <a:pt x="238" y="69"/>
                                  </a:lnTo>
                                  <a:lnTo>
                                    <a:pt x="228" y="52"/>
                                  </a:lnTo>
                                  <a:lnTo>
                                    <a:pt x="214" y="36"/>
                                  </a:lnTo>
                                  <a:lnTo>
                                    <a:pt x="201" y="25"/>
                                  </a:lnTo>
                                  <a:lnTo>
                                    <a:pt x="184" y="14"/>
                                  </a:lnTo>
                                  <a:lnTo>
                                    <a:pt x="166" y="6"/>
                                  </a:lnTo>
                                  <a:lnTo>
                                    <a:pt x="146" y="1"/>
                                  </a:lnTo>
                                  <a:lnTo>
                                    <a:pt x="125" y="0"/>
                                  </a:lnTo>
                                  <a:lnTo>
                                    <a:pt x="108" y="0"/>
                                  </a:lnTo>
                                  <a:lnTo>
                                    <a:pt x="88" y="5"/>
                                  </a:lnTo>
                                  <a:lnTo>
                                    <a:pt x="70" y="12"/>
                                  </a:lnTo>
                                  <a:lnTo>
                                    <a:pt x="52" y="22"/>
                                  </a:lnTo>
                                  <a:lnTo>
                                    <a:pt x="37" y="36"/>
                                  </a:lnTo>
                                  <a:lnTo>
                                    <a:pt x="25" y="50"/>
                                  </a:lnTo>
                                  <a:lnTo>
                                    <a:pt x="14" y="67"/>
                                  </a:lnTo>
                                  <a:lnTo>
                                    <a:pt x="6" y="85"/>
                                  </a:lnTo>
                                  <a:lnTo>
                                    <a:pt x="1" y="105"/>
                                  </a:lnTo>
                                  <a:lnTo>
                                    <a:pt x="0"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7" name=" 32"/>
                        <wps:cNvSpPr>
                          <a:spLocks/>
                        </wps:cNvSpPr>
                        <wps:spPr bwMode="auto">
                          <a:xfrm>
                            <a:off x="1924" y="85"/>
                            <a:ext cx="173" cy="173"/>
                          </a:xfrm>
                          <a:custGeom>
                            <a:avLst/>
                            <a:gdLst>
                              <a:gd name="T0" fmla="*/ 86 w 173"/>
                              <a:gd name="T1" fmla="*/ 0 h 173"/>
                              <a:gd name="T2" fmla="*/ 83 w 173"/>
                              <a:gd name="T3" fmla="*/ 0 h 173"/>
                              <a:gd name="T4" fmla="*/ 61 w 173"/>
                              <a:gd name="T5" fmla="*/ 3 h 173"/>
                              <a:gd name="T6" fmla="*/ 41 w 173"/>
                              <a:gd name="T7" fmla="*/ 12 h 173"/>
                              <a:gd name="T8" fmla="*/ 24 w 173"/>
                              <a:gd name="T9" fmla="*/ 26 h 173"/>
                              <a:gd name="T10" fmla="*/ 11 w 173"/>
                              <a:gd name="T11" fmla="*/ 43 h 173"/>
                              <a:gd name="T12" fmla="*/ 2 w 173"/>
                              <a:gd name="T13" fmla="*/ 63 h 173"/>
                              <a:gd name="T14" fmla="*/ 0 w 173"/>
                              <a:gd name="T15" fmla="*/ 86 h 173"/>
                              <a:gd name="T16" fmla="*/ 0 w 173"/>
                              <a:gd name="T17" fmla="*/ 89 h 173"/>
                              <a:gd name="T18" fmla="*/ 3 w 173"/>
                              <a:gd name="T19" fmla="*/ 111 h 173"/>
                              <a:gd name="T20" fmla="*/ 12 w 173"/>
                              <a:gd name="T21" fmla="*/ 131 h 173"/>
                              <a:gd name="T22" fmla="*/ 26 w 173"/>
                              <a:gd name="T23" fmla="*/ 148 h 173"/>
                              <a:gd name="T24" fmla="*/ 43 w 173"/>
                              <a:gd name="T25" fmla="*/ 161 h 173"/>
                              <a:gd name="T26" fmla="*/ 63 w 173"/>
                              <a:gd name="T27" fmla="*/ 169 h 173"/>
                              <a:gd name="T28" fmla="*/ 86 w 173"/>
                              <a:gd name="T29" fmla="*/ 172 h 173"/>
                              <a:gd name="T30" fmla="*/ 89 w 173"/>
                              <a:gd name="T31" fmla="*/ 172 h 173"/>
                              <a:gd name="T32" fmla="*/ 111 w 173"/>
                              <a:gd name="T33" fmla="*/ 169 h 173"/>
                              <a:gd name="T34" fmla="*/ 131 w 173"/>
                              <a:gd name="T35" fmla="*/ 160 h 173"/>
                              <a:gd name="T36" fmla="*/ 148 w 173"/>
                              <a:gd name="T37" fmla="*/ 146 h 173"/>
                              <a:gd name="T38" fmla="*/ 161 w 173"/>
                              <a:gd name="T39" fmla="*/ 129 h 173"/>
                              <a:gd name="T40" fmla="*/ 169 w 173"/>
                              <a:gd name="T41" fmla="*/ 108 h 173"/>
                              <a:gd name="T42" fmla="*/ 172 w 173"/>
                              <a:gd name="T43" fmla="*/ 86 h 173"/>
                              <a:gd name="T44" fmla="*/ 172 w 173"/>
                              <a:gd name="T45" fmla="*/ 83 h 173"/>
                              <a:gd name="T46" fmla="*/ 169 w 173"/>
                              <a:gd name="T47" fmla="*/ 61 h 173"/>
                              <a:gd name="T48" fmla="*/ 160 w 173"/>
                              <a:gd name="T49" fmla="*/ 41 h 173"/>
                              <a:gd name="T50" fmla="*/ 146 w 173"/>
                              <a:gd name="T51" fmla="*/ 24 h 173"/>
                              <a:gd name="T52" fmla="*/ 129 w 173"/>
                              <a:gd name="T53" fmla="*/ 11 h 173"/>
                              <a:gd name="T54" fmla="*/ 109 w 173"/>
                              <a:gd name="T55" fmla="*/ 2 h 173"/>
                              <a:gd name="T56" fmla="*/ 86 w 173"/>
                              <a:gd name="T57" fmla="*/ 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73" h="173">
                                <a:moveTo>
                                  <a:pt x="86" y="0"/>
                                </a:moveTo>
                                <a:lnTo>
                                  <a:pt x="83" y="0"/>
                                </a:lnTo>
                                <a:lnTo>
                                  <a:pt x="61" y="3"/>
                                </a:lnTo>
                                <a:lnTo>
                                  <a:pt x="41" y="12"/>
                                </a:lnTo>
                                <a:lnTo>
                                  <a:pt x="24" y="26"/>
                                </a:lnTo>
                                <a:lnTo>
                                  <a:pt x="11" y="43"/>
                                </a:lnTo>
                                <a:lnTo>
                                  <a:pt x="2" y="63"/>
                                </a:lnTo>
                                <a:lnTo>
                                  <a:pt x="0" y="86"/>
                                </a:lnTo>
                                <a:lnTo>
                                  <a:pt x="0" y="89"/>
                                </a:lnTo>
                                <a:lnTo>
                                  <a:pt x="3" y="111"/>
                                </a:lnTo>
                                <a:lnTo>
                                  <a:pt x="12" y="131"/>
                                </a:lnTo>
                                <a:lnTo>
                                  <a:pt x="26" y="148"/>
                                </a:lnTo>
                                <a:lnTo>
                                  <a:pt x="43" y="161"/>
                                </a:lnTo>
                                <a:lnTo>
                                  <a:pt x="63" y="169"/>
                                </a:lnTo>
                                <a:lnTo>
                                  <a:pt x="86" y="172"/>
                                </a:lnTo>
                                <a:lnTo>
                                  <a:pt x="89" y="172"/>
                                </a:lnTo>
                                <a:lnTo>
                                  <a:pt x="111" y="169"/>
                                </a:lnTo>
                                <a:lnTo>
                                  <a:pt x="131" y="160"/>
                                </a:lnTo>
                                <a:lnTo>
                                  <a:pt x="148" y="146"/>
                                </a:lnTo>
                                <a:lnTo>
                                  <a:pt x="161" y="129"/>
                                </a:lnTo>
                                <a:lnTo>
                                  <a:pt x="169" y="108"/>
                                </a:lnTo>
                                <a:lnTo>
                                  <a:pt x="172" y="86"/>
                                </a:lnTo>
                                <a:lnTo>
                                  <a:pt x="172" y="83"/>
                                </a:lnTo>
                                <a:lnTo>
                                  <a:pt x="169" y="61"/>
                                </a:lnTo>
                                <a:lnTo>
                                  <a:pt x="160" y="41"/>
                                </a:lnTo>
                                <a:lnTo>
                                  <a:pt x="146" y="24"/>
                                </a:lnTo>
                                <a:lnTo>
                                  <a:pt x="129" y="11"/>
                                </a:lnTo>
                                <a:lnTo>
                                  <a:pt x="109" y="2"/>
                                </a:lnTo>
                                <a:lnTo>
                                  <a:pt x="8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 33"/>
                        <wps:cNvSpPr>
                          <a:spLocks/>
                        </wps:cNvSpPr>
                        <wps:spPr bwMode="auto">
                          <a:xfrm>
                            <a:off x="1985" y="141"/>
                            <a:ext cx="51" cy="89"/>
                          </a:xfrm>
                          <a:custGeom>
                            <a:avLst/>
                            <a:gdLst>
                              <a:gd name="T0" fmla="*/ 10 w 51"/>
                              <a:gd name="T1" fmla="*/ 89 h 89"/>
                              <a:gd name="T2" fmla="*/ 39 w 51"/>
                              <a:gd name="T3" fmla="*/ 89 h 89"/>
                              <a:gd name="T4" fmla="*/ 39 w 51"/>
                              <a:gd name="T5" fmla="*/ 44 h 89"/>
                              <a:gd name="T6" fmla="*/ 50 w 51"/>
                              <a:gd name="T7" fmla="*/ 44 h 89"/>
                              <a:gd name="T8" fmla="*/ 50 w 51"/>
                              <a:gd name="T9" fmla="*/ 6 h 89"/>
                              <a:gd name="T10" fmla="*/ 47 w 51"/>
                              <a:gd name="T11" fmla="*/ 0 h 89"/>
                              <a:gd name="T12" fmla="*/ 6 w 51"/>
                              <a:gd name="T13" fmla="*/ 0 h 89"/>
                              <a:gd name="T14" fmla="*/ 0 w 51"/>
                              <a:gd name="T15" fmla="*/ 2 h 89"/>
                              <a:gd name="T16" fmla="*/ 0 w 51"/>
                              <a:gd name="T17" fmla="*/ 44 h 89"/>
                              <a:gd name="T18" fmla="*/ 10 w 51"/>
                              <a:gd name="T19" fmla="*/ 44 h 89"/>
                              <a:gd name="T20" fmla="*/ 10 w 51"/>
                              <a:gd name="T21" fmla="*/ 89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1" h="89">
                                <a:moveTo>
                                  <a:pt x="10" y="89"/>
                                </a:moveTo>
                                <a:lnTo>
                                  <a:pt x="39" y="89"/>
                                </a:lnTo>
                                <a:lnTo>
                                  <a:pt x="39" y="44"/>
                                </a:lnTo>
                                <a:lnTo>
                                  <a:pt x="50" y="44"/>
                                </a:lnTo>
                                <a:lnTo>
                                  <a:pt x="50" y="6"/>
                                </a:lnTo>
                                <a:lnTo>
                                  <a:pt x="47" y="0"/>
                                </a:lnTo>
                                <a:lnTo>
                                  <a:pt x="6" y="0"/>
                                </a:lnTo>
                                <a:lnTo>
                                  <a:pt x="0" y="2"/>
                                </a:lnTo>
                                <a:lnTo>
                                  <a:pt x="0" y="44"/>
                                </a:lnTo>
                                <a:lnTo>
                                  <a:pt x="10" y="44"/>
                                </a:lnTo>
                                <a:lnTo>
                                  <a:pt x="1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 34"/>
                        <wps:cNvSpPr>
                          <a:spLocks/>
                        </wps:cNvSpPr>
                        <wps:spPr bwMode="auto">
                          <a:xfrm>
                            <a:off x="1997" y="109"/>
                            <a:ext cx="27" cy="27"/>
                          </a:xfrm>
                          <a:custGeom>
                            <a:avLst/>
                            <a:gdLst>
                              <a:gd name="T0" fmla="*/ 13 w 27"/>
                              <a:gd name="T1" fmla="*/ 0 h 27"/>
                              <a:gd name="T2" fmla="*/ 5 w 27"/>
                              <a:gd name="T3" fmla="*/ 0 h 27"/>
                              <a:gd name="T4" fmla="*/ 0 w 27"/>
                              <a:gd name="T5" fmla="*/ 5 h 27"/>
                              <a:gd name="T6" fmla="*/ 0 w 27"/>
                              <a:gd name="T7" fmla="*/ 20 h 27"/>
                              <a:gd name="T8" fmla="*/ 5 w 27"/>
                              <a:gd name="T9" fmla="*/ 26 h 27"/>
                              <a:gd name="T10" fmla="*/ 20 w 27"/>
                              <a:gd name="T11" fmla="*/ 26 h 27"/>
                              <a:gd name="T12" fmla="*/ 26 w 27"/>
                              <a:gd name="T13" fmla="*/ 20 h 27"/>
                              <a:gd name="T14" fmla="*/ 26 w 27"/>
                              <a:gd name="T15" fmla="*/ 5 h 27"/>
                              <a:gd name="T16" fmla="*/ 20 w 27"/>
                              <a:gd name="T17" fmla="*/ 0 h 27"/>
                              <a:gd name="T18" fmla="*/ 13 w 27"/>
                              <a:gd name="T19" fmla="*/ 0 h 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 h="27">
                                <a:moveTo>
                                  <a:pt x="13" y="0"/>
                                </a:moveTo>
                                <a:lnTo>
                                  <a:pt x="5" y="0"/>
                                </a:lnTo>
                                <a:lnTo>
                                  <a:pt x="0" y="5"/>
                                </a:lnTo>
                                <a:lnTo>
                                  <a:pt x="0" y="20"/>
                                </a:lnTo>
                                <a:lnTo>
                                  <a:pt x="5" y="26"/>
                                </a:lnTo>
                                <a:lnTo>
                                  <a:pt x="20" y="26"/>
                                </a:lnTo>
                                <a:lnTo>
                                  <a:pt x="26" y="20"/>
                                </a:lnTo>
                                <a:lnTo>
                                  <a:pt x="26" y="5"/>
                                </a:lnTo>
                                <a:lnTo>
                                  <a:pt x="20" y="0"/>
                                </a:lnTo>
                                <a:lnTo>
                                  <a:pt x="1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0" name=" 35"/>
                        <wpg:cNvGrpSpPr>
                          <a:grpSpLocks/>
                        </wpg:cNvGrpSpPr>
                        <wpg:grpSpPr bwMode="auto">
                          <a:xfrm>
                            <a:off x="1917" y="76"/>
                            <a:ext cx="114" cy="187"/>
                            <a:chOff x="1917" y="76"/>
                            <a:chExt cx="114" cy="187"/>
                          </a:xfrm>
                        </wpg:grpSpPr>
                        <wps:wsp>
                          <wps:cNvPr id="21" name=" 36"/>
                          <wps:cNvSpPr>
                            <a:spLocks/>
                          </wps:cNvSpPr>
                          <wps:spPr bwMode="auto">
                            <a:xfrm>
                              <a:off x="1917" y="76"/>
                              <a:ext cx="114" cy="187"/>
                            </a:xfrm>
                            <a:custGeom>
                              <a:avLst/>
                              <a:gdLst>
                                <a:gd name="T0" fmla="*/ 93 w 114"/>
                                <a:gd name="T1" fmla="*/ 169 h 187"/>
                                <a:gd name="T2" fmla="*/ 73 w 114"/>
                                <a:gd name="T3" fmla="*/ 166 h 187"/>
                                <a:gd name="T4" fmla="*/ 54 w 114"/>
                                <a:gd name="T5" fmla="*/ 159 h 187"/>
                                <a:gd name="T6" fmla="*/ 39 w 114"/>
                                <a:gd name="T7" fmla="*/ 146 h 187"/>
                                <a:gd name="T8" fmla="*/ 26 w 114"/>
                                <a:gd name="T9" fmla="*/ 130 h 187"/>
                                <a:gd name="T10" fmla="*/ 19 w 114"/>
                                <a:gd name="T11" fmla="*/ 150 h 187"/>
                                <a:gd name="T12" fmla="*/ 27 w 114"/>
                                <a:gd name="T13" fmla="*/ 159 h 187"/>
                                <a:gd name="T14" fmla="*/ 43 w 114"/>
                                <a:gd name="T15" fmla="*/ 172 h 187"/>
                                <a:gd name="T16" fmla="*/ 61 w 114"/>
                                <a:gd name="T17" fmla="*/ 181 h 187"/>
                                <a:gd name="T18" fmla="*/ 81 w 114"/>
                                <a:gd name="T19" fmla="*/ 185 h 187"/>
                                <a:gd name="T20" fmla="*/ 93 w 114"/>
                                <a:gd name="T21" fmla="*/ 186 h 187"/>
                                <a:gd name="T22" fmla="*/ 113 w 114"/>
                                <a:gd name="T23" fmla="*/ 184 h 187"/>
                                <a:gd name="T24" fmla="*/ 112 w 114"/>
                                <a:gd name="T25" fmla="*/ 167 h 187"/>
                                <a:gd name="T26" fmla="*/ 93 w 114"/>
                                <a:gd name="T27" fmla="*/ 169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4" h="187">
                                  <a:moveTo>
                                    <a:pt x="93" y="169"/>
                                  </a:moveTo>
                                  <a:lnTo>
                                    <a:pt x="73" y="166"/>
                                  </a:lnTo>
                                  <a:lnTo>
                                    <a:pt x="54" y="159"/>
                                  </a:lnTo>
                                  <a:lnTo>
                                    <a:pt x="39" y="146"/>
                                  </a:lnTo>
                                  <a:lnTo>
                                    <a:pt x="26" y="130"/>
                                  </a:lnTo>
                                  <a:lnTo>
                                    <a:pt x="19" y="150"/>
                                  </a:lnTo>
                                  <a:lnTo>
                                    <a:pt x="27" y="159"/>
                                  </a:lnTo>
                                  <a:lnTo>
                                    <a:pt x="43" y="172"/>
                                  </a:lnTo>
                                  <a:lnTo>
                                    <a:pt x="61" y="181"/>
                                  </a:lnTo>
                                  <a:lnTo>
                                    <a:pt x="81" y="185"/>
                                  </a:lnTo>
                                  <a:lnTo>
                                    <a:pt x="93" y="186"/>
                                  </a:lnTo>
                                  <a:lnTo>
                                    <a:pt x="113" y="184"/>
                                  </a:lnTo>
                                  <a:lnTo>
                                    <a:pt x="112" y="167"/>
                                  </a:lnTo>
                                  <a:lnTo>
                                    <a:pt x="93" y="1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 37"/>
                          <wps:cNvSpPr>
                            <a:spLocks/>
                          </wps:cNvSpPr>
                          <wps:spPr bwMode="auto">
                            <a:xfrm>
                              <a:off x="1917" y="76"/>
                              <a:ext cx="114" cy="187"/>
                            </a:xfrm>
                            <a:custGeom>
                              <a:avLst/>
                              <a:gdLst>
                                <a:gd name="T0" fmla="*/ 19 w 114"/>
                                <a:gd name="T1" fmla="*/ 150 h 187"/>
                                <a:gd name="T2" fmla="*/ 26 w 114"/>
                                <a:gd name="T3" fmla="*/ 130 h 187"/>
                                <a:gd name="T4" fmla="*/ 19 w 114"/>
                                <a:gd name="T5" fmla="*/ 111 h 187"/>
                                <a:gd name="T6" fmla="*/ 16 w 114"/>
                                <a:gd name="T7" fmla="*/ 93 h 187"/>
                                <a:gd name="T8" fmla="*/ 19 w 114"/>
                                <a:gd name="T9" fmla="*/ 73 h 187"/>
                                <a:gd name="T10" fmla="*/ 27 w 114"/>
                                <a:gd name="T11" fmla="*/ 54 h 187"/>
                                <a:gd name="T12" fmla="*/ 39 w 114"/>
                                <a:gd name="T13" fmla="*/ 39 h 187"/>
                                <a:gd name="T14" fmla="*/ 55 w 114"/>
                                <a:gd name="T15" fmla="*/ 26 h 187"/>
                                <a:gd name="T16" fmla="*/ 74 w 114"/>
                                <a:gd name="T17" fmla="*/ 18 h 187"/>
                                <a:gd name="T18" fmla="*/ 93 w 114"/>
                                <a:gd name="T19" fmla="*/ 16 h 187"/>
                                <a:gd name="T20" fmla="*/ 114 w 114"/>
                                <a:gd name="T21" fmla="*/ 19 h 187"/>
                                <a:gd name="T22" fmla="*/ 132 w 114"/>
                                <a:gd name="T23" fmla="*/ 27 h 187"/>
                                <a:gd name="T24" fmla="*/ 147 w 114"/>
                                <a:gd name="T25" fmla="*/ 39 h 187"/>
                                <a:gd name="T26" fmla="*/ 160 w 114"/>
                                <a:gd name="T27" fmla="*/ 55 h 187"/>
                                <a:gd name="T28" fmla="*/ 167 w 114"/>
                                <a:gd name="T29" fmla="*/ 74 h 187"/>
                                <a:gd name="T30" fmla="*/ 169 w 114"/>
                                <a:gd name="T31" fmla="*/ 93 h 187"/>
                                <a:gd name="T32" fmla="*/ 167 w 114"/>
                                <a:gd name="T33" fmla="*/ 114 h 187"/>
                                <a:gd name="T34" fmla="*/ 159 w 114"/>
                                <a:gd name="T35" fmla="*/ 132 h 187"/>
                                <a:gd name="T36" fmla="*/ 147 w 114"/>
                                <a:gd name="T37" fmla="*/ 146 h 187"/>
                                <a:gd name="T38" fmla="*/ 131 w 114"/>
                                <a:gd name="T39" fmla="*/ 159 h 187"/>
                                <a:gd name="T40" fmla="*/ 112 w 114"/>
                                <a:gd name="T41" fmla="*/ 167 h 187"/>
                                <a:gd name="T42" fmla="*/ 113 w 114"/>
                                <a:gd name="T43" fmla="*/ 184 h 187"/>
                                <a:gd name="T44" fmla="*/ 132 w 114"/>
                                <a:gd name="T45" fmla="*/ 178 h 187"/>
                                <a:gd name="T46" fmla="*/ 150 w 114"/>
                                <a:gd name="T47" fmla="*/ 167 h 187"/>
                                <a:gd name="T48" fmla="*/ 159 w 114"/>
                                <a:gd name="T49" fmla="*/ 158 h 187"/>
                                <a:gd name="T50" fmla="*/ 172 w 114"/>
                                <a:gd name="T51" fmla="*/ 142 h 187"/>
                                <a:gd name="T52" fmla="*/ 181 w 114"/>
                                <a:gd name="T53" fmla="*/ 124 h 187"/>
                                <a:gd name="T54" fmla="*/ 186 w 114"/>
                                <a:gd name="T55" fmla="*/ 104 h 187"/>
                                <a:gd name="T56" fmla="*/ 186 w 114"/>
                                <a:gd name="T57" fmla="*/ 93 h 187"/>
                                <a:gd name="T58" fmla="*/ 184 w 114"/>
                                <a:gd name="T59" fmla="*/ 72 h 187"/>
                                <a:gd name="T60" fmla="*/ 178 w 114"/>
                                <a:gd name="T61" fmla="*/ 53 h 187"/>
                                <a:gd name="T62" fmla="*/ 167 w 114"/>
                                <a:gd name="T63" fmla="*/ 36 h 187"/>
                                <a:gd name="T64" fmla="*/ 159 w 114"/>
                                <a:gd name="T65" fmla="*/ 27 h 187"/>
                                <a:gd name="T66" fmla="*/ 143 w 114"/>
                                <a:gd name="T67" fmla="*/ 14 h 187"/>
                                <a:gd name="T68" fmla="*/ 125 w 114"/>
                                <a:gd name="T69" fmla="*/ 5 h 187"/>
                                <a:gd name="T70" fmla="*/ 105 w 114"/>
                                <a:gd name="T71" fmla="*/ 0 h 187"/>
                                <a:gd name="T72" fmla="*/ 93 w 114"/>
                                <a:gd name="T73" fmla="*/ 0 h 187"/>
                                <a:gd name="T74" fmla="*/ 72 w 114"/>
                                <a:gd name="T75" fmla="*/ 2 h 187"/>
                                <a:gd name="T76" fmla="*/ 53 w 114"/>
                                <a:gd name="T77" fmla="*/ 8 h 187"/>
                                <a:gd name="T78" fmla="*/ 36 w 114"/>
                                <a:gd name="T79" fmla="*/ 19 h 187"/>
                                <a:gd name="T80" fmla="*/ 27 w 114"/>
                                <a:gd name="T81" fmla="*/ 27 h 187"/>
                                <a:gd name="T82" fmla="*/ 14 w 114"/>
                                <a:gd name="T83" fmla="*/ 43 h 187"/>
                                <a:gd name="T84" fmla="*/ 5 w 114"/>
                                <a:gd name="T85" fmla="*/ 61 h 187"/>
                                <a:gd name="T86" fmla="*/ 0 w 114"/>
                                <a:gd name="T87" fmla="*/ 81 h 187"/>
                                <a:gd name="T88" fmla="*/ 0 w 114"/>
                                <a:gd name="T89" fmla="*/ 93 h 187"/>
                                <a:gd name="T90" fmla="*/ 2 w 114"/>
                                <a:gd name="T91" fmla="*/ 113 h 187"/>
                                <a:gd name="T92" fmla="*/ 8 w 114"/>
                                <a:gd name="T93" fmla="*/ 132 h 187"/>
                                <a:gd name="T94" fmla="*/ 19 w 114"/>
                                <a:gd name="T95" fmla="*/ 150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87">
                                  <a:moveTo>
                                    <a:pt x="19" y="150"/>
                                  </a:moveTo>
                                  <a:lnTo>
                                    <a:pt x="26" y="130"/>
                                  </a:lnTo>
                                  <a:lnTo>
                                    <a:pt x="19" y="111"/>
                                  </a:lnTo>
                                  <a:lnTo>
                                    <a:pt x="16" y="93"/>
                                  </a:lnTo>
                                  <a:lnTo>
                                    <a:pt x="19" y="73"/>
                                  </a:lnTo>
                                  <a:lnTo>
                                    <a:pt x="27" y="54"/>
                                  </a:lnTo>
                                  <a:lnTo>
                                    <a:pt x="39" y="39"/>
                                  </a:lnTo>
                                  <a:lnTo>
                                    <a:pt x="55" y="26"/>
                                  </a:lnTo>
                                  <a:lnTo>
                                    <a:pt x="74" y="18"/>
                                  </a:lnTo>
                                  <a:lnTo>
                                    <a:pt x="93" y="16"/>
                                  </a:lnTo>
                                  <a:lnTo>
                                    <a:pt x="114" y="19"/>
                                  </a:lnTo>
                                  <a:lnTo>
                                    <a:pt x="132" y="27"/>
                                  </a:lnTo>
                                  <a:lnTo>
                                    <a:pt x="147" y="39"/>
                                  </a:lnTo>
                                  <a:lnTo>
                                    <a:pt x="160" y="55"/>
                                  </a:lnTo>
                                  <a:lnTo>
                                    <a:pt x="167" y="74"/>
                                  </a:lnTo>
                                  <a:lnTo>
                                    <a:pt x="169" y="93"/>
                                  </a:lnTo>
                                  <a:lnTo>
                                    <a:pt x="167" y="114"/>
                                  </a:lnTo>
                                  <a:lnTo>
                                    <a:pt x="159" y="132"/>
                                  </a:lnTo>
                                  <a:lnTo>
                                    <a:pt x="147" y="146"/>
                                  </a:lnTo>
                                  <a:lnTo>
                                    <a:pt x="131" y="159"/>
                                  </a:lnTo>
                                  <a:lnTo>
                                    <a:pt x="112" y="167"/>
                                  </a:lnTo>
                                  <a:lnTo>
                                    <a:pt x="113" y="184"/>
                                  </a:lnTo>
                                  <a:lnTo>
                                    <a:pt x="132" y="178"/>
                                  </a:lnTo>
                                  <a:lnTo>
                                    <a:pt x="150" y="167"/>
                                  </a:lnTo>
                                  <a:lnTo>
                                    <a:pt x="159" y="158"/>
                                  </a:lnTo>
                                  <a:lnTo>
                                    <a:pt x="172" y="142"/>
                                  </a:lnTo>
                                  <a:lnTo>
                                    <a:pt x="181" y="124"/>
                                  </a:lnTo>
                                  <a:lnTo>
                                    <a:pt x="186" y="104"/>
                                  </a:lnTo>
                                  <a:lnTo>
                                    <a:pt x="186" y="93"/>
                                  </a:lnTo>
                                  <a:lnTo>
                                    <a:pt x="184" y="72"/>
                                  </a:lnTo>
                                  <a:lnTo>
                                    <a:pt x="178" y="53"/>
                                  </a:lnTo>
                                  <a:lnTo>
                                    <a:pt x="167" y="36"/>
                                  </a:lnTo>
                                  <a:lnTo>
                                    <a:pt x="159" y="27"/>
                                  </a:lnTo>
                                  <a:lnTo>
                                    <a:pt x="143" y="14"/>
                                  </a:lnTo>
                                  <a:lnTo>
                                    <a:pt x="125" y="5"/>
                                  </a:lnTo>
                                  <a:lnTo>
                                    <a:pt x="105" y="0"/>
                                  </a:lnTo>
                                  <a:lnTo>
                                    <a:pt x="93" y="0"/>
                                  </a:lnTo>
                                  <a:lnTo>
                                    <a:pt x="72" y="2"/>
                                  </a:lnTo>
                                  <a:lnTo>
                                    <a:pt x="53" y="8"/>
                                  </a:lnTo>
                                  <a:lnTo>
                                    <a:pt x="36" y="19"/>
                                  </a:lnTo>
                                  <a:lnTo>
                                    <a:pt x="27" y="27"/>
                                  </a:lnTo>
                                  <a:lnTo>
                                    <a:pt x="14" y="43"/>
                                  </a:lnTo>
                                  <a:lnTo>
                                    <a:pt x="5" y="61"/>
                                  </a:lnTo>
                                  <a:lnTo>
                                    <a:pt x="0" y="81"/>
                                  </a:lnTo>
                                  <a:lnTo>
                                    <a:pt x="0" y="93"/>
                                  </a:lnTo>
                                  <a:lnTo>
                                    <a:pt x="2" y="113"/>
                                  </a:lnTo>
                                  <a:lnTo>
                                    <a:pt x="8" y="132"/>
                                  </a:lnTo>
                                  <a:lnTo>
                                    <a:pt x="1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82F8305" id=" 17" o:spid="_x0000_s1026" style="position:absolute;margin-left:69.35pt;margin-top:1.95pt;width:49.3pt;height:17.9pt;z-index:-251659776;mso-position-horizontal-relative:page" coordorigin="1387,39" coordsize="986,358"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" o:allowincell="f">
                <v:shape id=" 18" o:spid="_x0000_s1027" style="position:absolute;left:1399;top:53;width:959;height:328;visibility:visible;mso-wrap-style:square;v-text-anchor:top" coordsize="959,328"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" path="m958,327l959,27,959,,948,1r-13,l23,,1,,,12,,327r958,xe" fillcolor="#aeaeae" stroked="f">
                  <v:path arrowok="t" o:connecttype="custom" o:connectlocs="958,327;959,27;959,0;948,1;935,1;23,0;1,0;0,12;0,327;958,327" o:connectangles="0,0,0,0,0,0,0,0,0,0"/>
                </v:shape>
                <v:group id=" 19" o:spid="_x0000_s1028" style="position:absolute;left:1397;top:49;width:966;height:338" coordorigin="1397,49" coordsize="966,338"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">
                  <v:shape id=" 20" o:spid="_x0000_s1029" style="position:absolute;left:1397;top:49;width:966;height:338;visibility:visible;mso-wrap-style:square;v-text-anchor:top" coordsize="966,338"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" path="m4,337r957,l965,336,965,8,957,,18,,12,8r941,l957,12r,225l290,237r-11,17l266,270r-16,13l232,294r-19,9l193,308r-22,3l165,311r-21,-2l123,305r-20,-8l85,286,4,337xe" fillcolor="black" stroked="f">
                    <v:path arrowok="t" o:connecttype="custom" o:connectlocs="4,337;961,337;965,336;965,8;957,0;18,0;12,8;953,8;957,12;957,237;290,237;279,254;266,270;250,283;232,294;213,303;193,308;171,311;165,311;144,309;123,305;103,297;85,286;4,337" o:connectangles="0,0,0,0,0,0,0,0,0,0,0,0,0,0,0,0,0,0,0,0,0,0,0,0"/>
                  </v:shape>
                  <v:shape id=" 21" o:spid="_x0000_s1030" style="position:absolute;left:1397;top:49;width:966;height:338;visibility:visible;mso-wrap-style:square;v-text-anchor:top" coordsize="966,338"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" path="m8,157l8,12,12,8,18,,8,,,8,,333r1,4l4,337,85,286,69,274,55,259,43,242r-3,-5l8,237r,-80xe" fillcolor="black" stroked="f">
                    <v:path arrowok="t" o:connecttype="custom" o:connectlocs="8,157;8,12;12,8;18,0;8,0;0,8;0,333;1,337;4,337;85,286;69,274;55,259;43,242;40,237;8,237;8,157" o:connectangles="0,0,0,0,0,0,0,0,0,0,0,0,0,0,0,0"/>
                  </v:shape>
                </v:group>
                <v:group id=" 22" o:spid="_x0000_s1031" style="position:absolute;left:1966;top:313;width:44;height:53" coordorigin="1966,313" coordsize="44,53"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">
                  <v:shape id=" 23" o:spid="_x0000_s1032" style="position:absolute;left:1966;top:313;width:44;height:53;visibility:visible;mso-wrap-style:square;v-text-anchor:top" coordsize="44,53"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" path="m11,9r11,l25,,,,,53,11,44,11,9xe" stroked="f">
                    <v:path arrowok="t" o:connecttype="custom" o:connectlocs="11,9;22,9;25,0;0,0;0,53;11,44;11,9" o:connectangles="0,0,0,0,0,0,0"/>
                  </v:shape>
                  <v:shape id=" 24" o:spid="_x0000_s1033" style="position:absolute;left:1966;top:313;width:44;height:53;visibility:visible;mso-wrap-style:square;v-text-anchor:top" coordsize="44,53"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" path="m25,53r3,l32,52r6,-3l43,44r1,-4l44,34,42,29,37,23r4,-5l42,13,41,8,38,3,34,1,29,,25,,22,9r2,l29,10r1,5l28,20r-5,1l11,21r,8l24,29r5,1l32,34r,5l28,43r-4,1l11,44,,53r25,xe" stroked="f">
                    <v:path arrowok="t" o:connecttype="custom" o:connectlocs="25,53;28,53;32,52;38,49;43,44;44,40;44,34;42,29;37,23;41,18;42,13;41,8;38,3;34,1;29,0;25,0;22,9;24,9;29,10;30,15;28,20;23,21;11,21;11,29;24,29;29,30;32,34;32,39;28,43;24,44;11,44;0,53;25,53" o:connectangles="0,0,0,0,0,0,0,0,0,0,0,0,0,0,0,0,0,0,0,0,0,0,0,0,0,0,0,0,0,0,0,0,0"/>
                  </v:shape>
                </v:group>
                <v:shape id=" 25" o:spid="_x0000_s1034" style="position:absolute;left:2012;top:313;width:52;height:53;visibility:visible;mso-wrap-style:square;v-text-anchor:top" coordsize="52,53"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" path="m19,32r,21l31,53r,-21l51,,38,,25,21,13,,,,19,32xe" stroked="f">
                  <v:path arrowok="t" o:connecttype="custom" o:connectlocs="19,32;19,53;31,53;31,32;51,0;38,0;25,21;13,0;0,0;19,32" o:connectangles="0,0,0,0,0,0,0,0,0,0"/>
                </v:shape>
                <v:shape id=" 26" o:spid="_x0000_s1035" style="position:absolute;left:1453;top:97;width:219;height:220;visibility:visible;mso-wrap-style:square;v-text-anchor:top" coordsize="219,220"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" path="m219,109r,l218,92,212,70,202,51,189,33,172,19,153,9,132,2,109,,92,1,70,7,51,16,33,30,19,46,9,65,2,87,,109r,l1,127r6,21l16,168r14,17l46,199r19,11l87,217r22,2l127,218r21,-6l168,202r17,-13l199,172r11,-19l217,132r2,-23xe" stroked="f">
                  <v:path arrowok="t" o:connecttype="custom" o:connectlocs="219,109;219,109;218,92;212,70;202,51;189,33;172,19;153,9;132,2;109,0;92,1;70,7;51,16;33,30;19,46;9,65;2,87;0,109;0,109;1,127;7,148;16,168;30,185;46,199;65,210;87,217;109,219;127,218;148,212;168,202;185,189;199,172;210,153;217,132;219,109" o:connectangles="0,0,0,0,0,0,0,0,0,0,0,0,0,0,0,0,0,0,0,0,0,0,0,0,0,0,0,0,0,0,0,0,0,0,0"/>
                </v:shape>
                <v:group id=" 27" o:spid="_x0000_s1036" style="position:absolute;left:1437;top:81;width:197;height:252" coordorigin="1437,81" coordsize="197,252"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">
                  <v:shape id=" 28" o:spid="_x0000_s1037" style="position:absolute;left:1437;top:81;width:197;height:252;visibility:visible;mso-wrap-style:square;v-text-anchor:top" coordsize="197,252"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" path="m71,161r9,3l106,164r11,-6l124,145r-15,-8l106,144r-6,4l82,148r-6,-8l76,110r6,-7l99,103r5,3l107,113r17,-8l117,92,106,86r-26,l71,90r-7,7l57,104r-3,9l54,138r3,9l64,154r7,7xe" fillcolor="black" stroked="f">
                    <v:path arrowok="t" o:connecttype="custom" o:connectlocs="71,161;80,164;106,164;117,158;124,145;109,137;106,144;100,148;82,148;76,140;76,110;82,103;99,103;104,106;107,113;124,105;117,92;106,86;80,86;71,90;64,97;57,104;54,113;54,138;57,147;64,154;71,161" o:connectangles="0,0,0,0,0,0,0,0,0,0,0,0,0,0,0,0,0,0,0,0,0,0,0,0,0,0,0"/>
                  </v:shape>
                  <v:shape id=" 29" o:spid="_x0000_s1038" style="position:absolute;left:1437;top:81;width:197;height:252;visibility:visible;mso-wrap-style:square;v-text-anchor:top" coordsize="197,252"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" path="m144,161r9,3l178,164r11,-6l197,145r-16,-8l178,144r-5,4l154,148r-5,-8l149,110r5,-7l172,103r4,3l180,113r16,-8l190,92,179,86r-26,l144,90r-7,7l130,104r-3,9l127,138r3,9l137,154r7,7xe" fillcolor="black" stroked="f">
                    <v:path arrowok="t" o:connecttype="custom" o:connectlocs="144,161;153,164;178,164;189,158;197,145;181,137;178,144;173,148;154,148;149,140;149,110;154,103;172,103;176,106;180,113;196,105;190,92;179,86;153,86;144,90;137,97;130,104;127,113;127,138;130,147;137,154;144,161" o:connectangles="0,0,0,0,0,0,0,0,0,0,0,0,0,0,0,0,0,0,0,0,0,0,0,0,0,0,0"/>
                  </v:shape>
                  <v:shape id=" 30" o:spid="_x0000_s1039" style="position:absolute;left:1437;top:81;width:197;height:252;visibility:visible;mso-wrap-style:square;v-text-anchor:top" coordsize="197,252"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" path="m199,228l183,211r-18,10l146,226r-21,2l106,227,87,221,69,211,53,198,40,183r-3,31l49,225r17,12l85,245r19,5l125,251r18,-1l163,246r18,-8l199,228xe" fillcolor="black" stroked="f">
                    <v:path arrowok="t" o:connecttype="custom" o:connectlocs="199,228;183,211;165,221;146,226;125,228;106,227;87,221;69,211;53,198;40,183;37,214;49,225;66,237;85,245;104,250;125,251;143,250;163,246;181,238;199,228" o:connectangles="0,0,0,0,0,0,0,0,0,0,0,0,0,0,0,0,0,0,0,0"/>
                  </v:shape>
                  <v:shape id=" 31" o:spid="_x0000_s1040" style="position:absolute;left:1437;top:81;width:197;height:252;visibility:visible;mso-wrap-style:square;v-text-anchor:top" coordsize="197,252"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" path="m,125r1,17l5,162r7,19l23,198r14,16l40,183,30,165,24,146,22,125r2,-19l30,87,39,69,53,52,68,40,85,30r19,-6l125,22r20,2l165,29r17,10l198,52r13,16l221,85r5,19l228,125r-1,20l221,164r-9,18l199,197r-16,14l199,228r16,-14l226,202r11,-17l245,167r4,-20l251,125r-1,-17l246,88,238,69,228,52,214,36,201,25,184,14,166,6,146,1,125,,108,,88,5,70,12,52,22,37,36,25,50,14,67,6,85,1,105,,125xe" fillcolor="black" stroked="f">
                    <v:path arrowok="t" o:connecttype="custom" o:connectlocs="0,125;1,142;5,162;12,181;23,198;37,214;40,183;30,165;24,146;22,125;24,106;30,87;39,69;53,52;68,40;85,30;104,24;125,22;145,24;165,29;182,39;198,52;211,68;221,85;226,104;228,125;227,145;221,164;212,182;199,197;183,211;199,228;215,214;226,202;237,185;245,167;249,147;251,125;250,108;246,88;238,69;228,52;214,36;201,25;184,14;166,6;146,1;125,0;108,0;88,5;70,12;52,22;37,36;25,50;14,67;6,85;1,105;0,125" o:connectangles="0,0,0,0,0,0,0,0,0,0,0,0,0,0,0,0,0,0,0,0,0,0,0,0,0,0,0,0,0,0,0,0,0,0,0,0,0,0,0,0,0,0,0,0,0,0,0,0,0,0,0,0,0,0,0,0,0,0"/>
                  </v:shape>
                </v:group>
                <v:shape id=" 32" o:spid="_x0000_s1041" style="position:absolute;left:1924;top:85;width:173;height:173;visibility:visible;mso-wrap-style:square;v-text-anchor:top" coordsize="173,173"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" path="m86,l83,,61,3,41,12,24,26,11,43,2,63,,86r,3l3,111r9,20l26,148r17,13l63,169r23,3l89,172r22,-3l131,160r17,-14l161,129r8,-21l172,86r,-3l169,61,160,41,146,24,129,11,109,2,86,xe" stroked="f">
                  <v:path arrowok="t" o:connecttype="custom" o:connectlocs="86,0;83,0;61,3;41,12;24,26;11,43;2,63;0,86;0,89;3,111;12,131;26,148;43,161;63,169;86,172;89,172;111,169;131,160;148,146;161,129;169,108;172,86;172,83;169,61;160,41;146,24;129,11;109,2;86,0" o:connectangles="0,0,0,0,0,0,0,0,0,0,0,0,0,0,0,0,0,0,0,0,0,0,0,0,0,0,0,0,0"/>
                </v:shape>
                <v:shape id=" 33" o:spid="_x0000_s1042" style="position:absolute;left:1985;top:141;width:51;height:89;visibility:visible;mso-wrap-style:square;v-text-anchor:top" coordsize="51,89"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" path="m10,89r29,l39,44r11,l50,6,47,,6,,,2,,44r10,l10,89xe" fillcolor="black" stroked="f">
                  <v:path arrowok="t" o:connecttype="custom" o:connectlocs="10,89;39,89;39,44;50,44;50,6;47,0;6,0;0,2;0,44;10,44;10,89" o:connectangles="0,0,0,0,0,0,0,0,0,0,0"/>
                </v:shape>
                <v:shape id=" 34" o:spid="_x0000_s1043" style="position:absolute;left:1997;top:109;width:27;height:27;visibility:visible;mso-wrap-style:square;v-text-anchor:top" coordsize="27,27"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" path="m13,l5,,,5,,20r5,6l20,26r6,-6l26,5,20,,13,xe" fillcolor="black" stroked="f">
                  <v:path arrowok="t" o:connecttype="custom" o:connectlocs="13,0;5,0;0,5;0,20;5,26;20,26;26,20;26,5;20,0;13,0" o:connectangles="0,0,0,0,0,0,0,0,0,0"/>
                </v:shape>
                <v:group id=" 35" o:spid="_x0000_s1044" style="position:absolute;left:1917;top:76;width:114;height:187" coordorigin="1917,76" coordsize="114,187"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">
                  <v:shape id=" 36" o:spid="_x0000_s1045" style="position:absolute;left:1917;top:76;width:114;height:187;visibility:visible;mso-wrap-style:square;v-text-anchor:top" coordsize="114,187"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" path="m93,169l73,166,54,159,39,146,26,130r-7,20l27,159r16,13l61,181r20,4l93,186r20,-2l112,167r-19,2xe" fillcolor="black" stroked="f">
                    <v:path arrowok="t" o:connecttype="custom" o:connectlocs="93,169;73,166;54,159;39,146;26,130;19,150;27,159;43,172;61,181;81,185;93,186;113,184;112,167;93,169" o:connectangles="0,0,0,0,0,0,0,0,0,0,0,0,0,0"/>
                  </v:shape>
                  <v:shape id=" 37" o:spid="_x0000_s1046" style="position:absolute;left:1917;top:76;width:114;height:187;visibility:visible;mso-wrap-style:square;v-text-anchor:top" coordsize="114,187"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" path="m19,150r7,-20l19,111,16,93,19,73,27,54,39,39,55,26,74,18,93,16r21,3l132,27r15,12l160,55r7,19l169,93r-2,21l159,132r-12,14l131,159r-19,8l113,184r19,-6l150,167r9,-9l172,142r9,-18l186,104r,-11l184,72,178,53,167,36r-8,-9l143,14,125,5,105,,93,,72,2,53,8,36,19r-9,8l14,43,5,61,,81,,93r2,20l8,132r11,18xe" fillcolor="black" stroked="f">
                    <v:path arrowok="t" o:connecttype="custom" o:connectlocs="19,150;26,130;19,111;16,93;19,73;27,54;39,39;55,26;74,18;93,16;114,19;132,27;147,39;160,55;167,74;169,93;167,114;159,132;147,146;131,159;112,167;113,184;132,178;150,167;159,158;172,142;181,124;186,104;186,93;184,72;178,53;167,36;159,27;143,14;125,5;105,0;93,0;72,2;53,8;36,19;27,27;14,43;5,61;0,81;0,93;2,113;8,132;19,150" o:connectangles="0,0,0,0,0,0,0,0,0,0,0,0,0,0,0,0,0,0,0,0,0,0,0,0,0,0,0,0,0,0,0,0,0,0,0,0,0,0,0,0,0,0,0,0,0,0,0,0"/>
                  </v:shape>
                </v:group>
                <w10:wrap anchorx="page"/>
              </v:group>
            </w:pict>
          </mc:Fallback>
        </mc:AlternateContent>
      </w:r>
      <w:r>
        <w:rPr>
          <w:noProof/>
        </w:rPr>
        <mc:AlternateContent>
          <mc:Choice Requires="wps">
            <w:drawing>
              <wp:anchor distT="0" distB="0" distL="114300" distR="114300" simplePos="0" relativeHeight="251657728" behindDoc="1" locked="0" layoutInCell="0" allowOverlap="1">
                <wp:simplePos x="0" y="0"/>
                <wp:positionH relativeFrom="page">
                  <wp:posOffset>3928110</wp:posOffset>
                </wp:positionH>
                <wp:positionV relativeFrom="paragraph">
                  <wp:posOffset>84455</wp:posOffset>
                </wp:positionV>
                <wp:extent cx="1700530" cy="0"/>
                <wp:effectExtent l="38100" t="38100" r="0" b="19050"/>
                <wp:wrapNone/>
                <wp:docPr id="1" nam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0530" cy="0"/>
                        </a:xfrm>
                        <a:custGeom>
                          <a:avLst/>
                          <a:gdLst>
                            <a:gd name="T0" fmla="*/ 2678 w 2678"/>
                            <a:gd name="T1" fmla="*/ 0 w 2678"/>
                          </a:gdLst>
                          <a:ahLst/>
                          <a:cxnLst>
                            <a:cxn ang="0">
                              <a:pos x="T0" y="0"/>
                            </a:cxn>
                            <a:cxn ang="0">
                              <a:pos x="T1" y="0"/>
                            </a:cxn>
                          </a:cxnLst>
                          <a:rect l="0" t="0" r="r" b="b"/>
                          <a:pathLst>
                            <a:path w="2678">
                              <a:moveTo>
                                <a:pt x="2678" y="0"/>
                              </a:moveTo>
                              <a:lnTo>
                                <a:pt x="0" y="0"/>
                              </a:lnTo>
                            </a:path>
                          </a:pathLst>
                        </a:custGeom>
                        <a:noFill/>
                        <a:ln w="6963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79DCBACE" id=" 38" o:spid="_x0000_s1026" style="position:absolute;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443.2pt,6.65pt,309.3pt,6.65pt" coordsize="2678,0"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" o:allowincell="f" filled="f" strokecolor="white" strokeweight="1.93428mm">
                <v:path arrowok="t" o:connecttype="custom" o:connectlocs="1700530,0;0,0" o:connectangles="0,0"/>
                <w10:wrap anchorx="page"/>
              </v:polyline>
            </w:pict>
          </mc:Fallback>
        </mc:AlternateContent>
      </w:r>
      <w:r w:rsidR="00E23481">
        <w:rPr>
          <w:rFonts w:ascii="Times New Roman" w:eastAsia="Arial Unicode MS" w:hAnsi="Times New Roman"/>
          <w:color w:val="000000"/>
          <w:sz w:val="16"/>
          <w:szCs w:val="16"/>
        </w:rPr>
        <w:t>Content</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from</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this</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ay</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b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used</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under</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erms</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15"/>
          <w:sz w:val="16"/>
          <w:szCs w:val="16"/>
        </w:rPr>
        <w:t xml:space="preserve"> </w:t>
      </w:r>
      <w:hyperlink r:id="rId8" w:history="1">
        <w:r w:rsidR="00E23481">
          <w:rPr>
            <w:rFonts w:ascii="Times New Roman" w:eastAsia="Arial Unicode MS" w:hAnsi="Times New Roman"/>
            <w:color w:val="0000FF"/>
            <w:w w:val="98"/>
            <w:sz w:val="16"/>
            <w:szCs w:val="16"/>
          </w:rPr>
          <w:t>Creat</w:t>
        </w:r>
        <w:r w:rsidR="00E23481">
          <w:rPr>
            <w:rFonts w:ascii="Times New Roman" w:eastAsia="Arial Unicode MS" w:hAnsi="Times New Roman"/>
            <w:color w:val="0000FF"/>
            <w:spacing w:val="-4"/>
            <w:w w:val="98"/>
            <w:sz w:val="16"/>
            <w:szCs w:val="16"/>
          </w:rPr>
          <w:t>i</w:t>
        </w:r>
        <w:r w:rsidR="00E23481">
          <w:rPr>
            <w:rFonts w:ascii="Times New Roman" w:eastAsia="Arial Unicode MS" w:hAnsi="Times New Roman"/>
            <w:color w:val="0000FF"/>
            <w:spacing w:val="-2"/>
            <w:w w:val="98"/>
            <w:sz w:val="16"/>
            <w:szCs w:val="16"/>
          </w:rPr>
          <w:t>v</w:t>
        </w:r>
        <w:r w:rsidR="00E23481">
          <w:rPr>
            <w:rFonts w:ascii="Times New Roman" w:eastAsia="Arial Unicode MS" w:hAnsi="Times New Roman"/>
            <w:color w:val="0000FF"/>
            <w:w w:val="98"/>
            <w:sz w:val="16"/>
            <w:szCs w:val="16"/>
          </w:rPr>
          <w:t>e</w:t>
        </w:r>
        <w:r w:rsidR="00E23481">
          <w:rPr>
            <w:rFonts w:ascii="Times New Roman" w:eastAsia="Arial Unicode MS" w:hAnsi="Times New Roman"/>
            <w:color w:val="0000FF"/>
            <w:spacing w:val="-7"/>
            <w:w w:val="98"/>
            <w:sz w:val="16"/>
            <w:szCs w:val="16"/>
          </w:rPr>
          <w:t xml:space="preserve"> </w:t>
        </w:r>
        <w:r w:rsidR="00E23481">
          <w:rPr>
            <w:rFonts w:ascii="Times New Roman" w:eastAsia="Arial Unicode MS" w:hAnsi="Times New Roman"/>
            <w:color w:val="0000FF"/>
            <w:w w:val="98"/>
            <w:sz w:val="16"/>
            <w:szCs w:val="16"/>
          </w:rPr>
          <w:t>Commons</w:t>
        </w:r>
        <w:r w:rsidR="00E23481">
          <w:rPr>
            <w:rFonts w:ascii="Times New Roman" w:eastAsia="Arial Unicode MS" w:hAnsi="Times New Roman"/>
            <w:color w:val="0000FF"/>
            <w:spacing w:val="-6"/>
            <w:w w:val="98"/>
            <w:sz w:val="16"/>
            <w:szCs w:val="16"/>
          </w:rPr>
          <w:t xml:space="preserve"> </w:t>
        </w:r>
        <w:r w:rsidR="00E23481">
          <w:rPr>
            <w:rFonts w:ascii="Times New Roman" w:eastAsia="Arial Unicode MS" w:hAnsi="Times New Roman"/>
            <w:color w:val="0000FF"/>
            <w:sz w:val="16"/>
            <w:szCs w:val="16"/>
          </w:rPr>
          <w:t>Attri</w:t>
        </w:r>
        <w:r w:rsidR="00E23481">
          <w:rPr>
            <w:rFonts w:ascii="Times New Roman" w:eastAsia="Arial Unicode MS" w:hAnsi="Times New Roman"/>
            <w:color w:val="0000FF"/>
            <w:spacing w:val="-3"/>
            <w:sz w:val="16"/>
            <w:szCs w:val="16"/>
          </w:rPr>
          <w:t>b</w:t>
        </w:r>
        <w:r w:rsidR="00E23481">
          <w:rPr>
            <w:rFonts w:ascii="Times New Roman" w:eastAsia="Arial Unicode MS" w:hAnsi="Times New Roman"/>
            <w:color w:val="0000FF"/>
            <w:sz w:val="16"/>
            <w:szCs w:val="16"/>
          </w:rPr>
          <w:t>ution</w:t>
        </w:r>
        <w:r w:rsidR="00E23481">
          <w:rPr>
            <w:rFonts w:ascii="Times New Roman" w:eastAsia="Arial Unicode MS" w:hAnsi="Times New Roman"/>
            <w:color w:val="0000FF"/>
            <w:spacing w:val="-7"/>
            <w:sz w:val="16"/>
            <w:szCs w:val="16"/>
          </w:rPr>
          <w:t xml:space="preserve"> </w:t>
        </w:r>
        <w:r w:rsidR="00E23481">
          <w:rPr>
            <w:rFonts w:ascii="Times New Roman" w:eastAsia="Arial Unicode MS" w:hAnsi="Times New Roman"/>
            <w:color w:val="0000FF"/>
            <w:sz w:val="16"/>
            <w:szCs w:val="16"/>
          </w:rPr>
          <w:t>3.0</w:t>
        </w:r>
        <w:r w:rsidR="00E23481">
          <w:rPr>
            <w:rFonts w:ascii="Times New Roman" w:eastAsia="Arial Unicode MS" w:hAnsi="Times New Roman"/>
            <w:color w:val="0000FF"/>
            <w:spacing w:val="-2"/>
            <w:sz w:val="16"/>
            <w:szCs w:val="16"/>
          </w:rPr>
          <w:t xml:space="preserve"> </w:t>
        </w:r>
        <w:r w:rsidR="00E23481">
          <w:rPr>
            <w:rFonts w:ascii="Times New Roman" w:eastAsia="Arial Unicode MS" w:hAnsi="Times New Roman"/>
            <w:color w:val="0000FF"/>
            <w:sz w:val="16"/>
            <w:szCs w:val="16"/>
          </w:rPr>
          <w:t>licence</w:t>
        </w:r>
        <w:r w:rsidR="00E23481">
          <w:rPr>
            <w:rFonts w:ascii="Times New Roman" w:eastAsia="Arial Unicode MS" w:hAnsi="Times New Roman"/>
            <w:color w:val="000000"/>
            <w:sz w:val="16"/>
            <w:szCs w:val="16"/>
          </w:rPr>
          <w:t>.</w:t>
        </w:r>
        <w:r w:rsidR="00E23481">
          <w:rPr>
            <w:rFonts w:ascii="Times New Roman" w:eastAsia="Arial Unicode MS" w:hAnsi="Times New Roman"/>
            <w:color w:val="000000"/>
            <w:spacing w:val="12"/>
            <w:sz w:val="16"/>
            <w:szCs w:val="16"/>
          </w:rPr>
          <w:t xml:space="preserve"> </w:t>
        </w:r>
        <w:r w:rsidR="00E23481">
          <w:rPr>
            <w:rFonts w:ascii="Times New Roman" w:eastAsia="Arial Unicode MS" w:hAnsi="Times New Roman"/>
            <w:color w:val="000000"/>
            <w:sz w:val="16"/>
            <w:szCs w:val="16"/>
          </w:rPr>
          <w:t>A</w:t>
        </w:r>
      </w:hyperlink>
      <w:r w:rsidR="00E23481">
        <w:rPr>
          <w:rFonts w:ascii="Times New Roman" w:eastAsia="Arial Unicode MS" w:hAnsi="Times New Roman"/>
          <w:color w:val="000000"/>
          <w:spacing w:val="-2"/>
          <w:sz w:val="16"/>
          <w:szCs w:val="16"/>
        </w:rPr>
        <w:t>n</w:t>
      </w:r>
      <w:r w:rsidR="00E23481">
        <w:rPr>
          <w:rFonts w:ascii="Times New Roman" w:eastAsia="Arial Unicode MS" w:hAnsi="Times New Roman"/>
          <w:color w:val="000000"/>
          <w:sz w:val="16"/>
          <w:szCs w:val="16"/>
        </w:rPr>
        <w:t>y</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further</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distri</w:t>
      </w:r>
      <w:r w:rsidR="00E23481">
        <w:rPr>
          <w:rFonts w:ascii="Times New Roman" w:eastAsia="Arial Unicode MS" w:hAnsi="Times New Roman"/>
          <w:color w:val="000000"/>
          <w:spacing w:val="-3"/>
          <w:sz w:val="16"/>
          <w:szCs w:val="16"/>
        </w:rPr>
        <w:t>b</w:t>
      </w:r>
      <w:r w:rsidR="00E23481">
        <w:rPr>
          <w:rFonts w:ascii="Times New Roman" w:eastAsia="Arial Unicode MS" w:hAnsi="Times New Roman"/>
          <w:color w:val="000000"/>
          <w:sz w:val="16"/>
          <w:szCs w:val="16"/>
        </w:rPr>
        <w:t>ution 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is</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ust</w:t>
      </w:r>
      <w:r w:rsidR="00E23481">
        <w:rPr>
          <w:rFonts w:ascii="Times New Roman" w:eastAsia="Arial Unicode MS" w:hAnsi="Times New Roman"/>
          <w:color w:val="000000"/>
          <w:spacing w:val="-3"/>
          <w:sz w:val="16"/>
          <w:szCs w:val="16"/>
        </w:rPr>
        <w:t xml:space="preserve"> </w:t>
      </w:r>
      <w:r w:rsidR="00E23481">
        <w:rPr>
          <w:rFonts w:ascii="Times New Roman" w:eastAsia="Arial Unicode MS" w:hAnsi="Times New Roman"/>
          <w:color w:val="000000"/>
          <w:sz w:val="16"/>
          <w:szCs w:val="16"/>
        </w:rPr>
        <w:t>maintain</w:t>
      </w:r>
      <w:r w:rsidR="00E23481">
        <w:rPr>
          <w:rFonts w:ascii="Times New Roman" w:eastAsia="Arial Unicode MS" w:hAnsi="Times New Roman"/>
          <w:color w:val="000000"/>
          <w:spacing w:val="-6"/>
          <w:sz w:val="16"/>
          <w:szCs w:val="16"/>
        </w:rPr>
        <w:t xml:space="preserve"> </w:t>
      </w:r>
      <w:r w:rsidR="00E23481">
        <w:rPr>
          <w:rFonts w:ascii="Times New Roman" w:eastAsia="Arial Unicode MS" w:hAnsi="Times New Roman"/>
          <w:color w:val="000000"/>
          <w:sz w:val="16"/>
          <w:szCs w:val="16"/>
        </w:rPr>
        <w:t>attri</w:t>
      </w:r>
      <w:r w:rsidR="00E23481">
        <w:rPr>
          <w:rFonts w:ascii="Times New Roman" w:eastAsia="Arial Unicode MS" w:hAnsi="Times New Roman"/>
          <w:color w:val="000000"/>
          <w:spacing w:val="-3"/>
          <w:sz w:val="16"/>
          <w:szCs w:val="16"/>
        </w:rPr>
        <w:t>b</w:t>
      </w:r>
      <w:r w:rsidR="00E23481">
        <w:rPr>
          <w:rFonts w:ascii="Times New Roman" w:eastAsia="Arial Unicode MS" w:hAnsi="Times New Roman"/>
          <w:color w:val="000000"/>
          <w:sz w:val="16"/>
          <w:szCs w:val="16"/>
        </w:rPr>
        <w:t>ution</w:t>
      </w:r>
      <w:r w:rsidR="00E23481">
        <w:rPr>
          <w:rFonts w:ascii="Times New Roman" w:eastAsia="Arial Unicode MS" w:hAnsi="Times New Roman"/>
          <w:color w:val="000000"/>
          <w:spacing w:val="-7"/>
          <w:sz w:val="16"/>
          <w:szCs w:val="16"/>
        </w:rPr>
        <w:t xml:space="preserve"> </w:t>
      </w:r>
      <w:r w:rsidR="00E23481">
        <w:rPr>
          <w:rFonts w:ascii="Times New Roman" w:eastAsia="Arial Unicode MS" w:hAnsi="Times New Roman"/>
          <w:color w:val="000000"/>
          <w:sz w:val="16"/>
          <w:szCs w:val="16"/>
        </w:rPr>
        <w:t>to</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author(s)</w:t>
      </w:r>
      <w:r w:rsidR="00E23481">
        <w:rPr>
          <w:rFonts w:ascii="Times New Roman" w:eastAsia="Arial Unicode MS" w:hAnsi="Times New Roman"/>
          <w:color w:val="000000"/>
          <w:spacing w:val="-6"/>
          <w:sz w:val="16"/>
          <w:szCs w:val="16"/>
        </w:rPr>
        <w:t xml:space="preserve"> </w:t>
      </w:r>
      <w:r w:rsidR="00E23481">
        <w:rPr>
          <w:rFonts w:ascii="Times New Roman" w:eastAsia="Arial Unicode MS" w:hAnsi="Times New Roman"/>
          <w:color w:val="000000"/>
          <w:sz w:val="16"/>
          <w:szCs w:val="16"/>
        </w:rPr>
        <w:t>and</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title</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of</w:t>
      </w:r>
      <w:r w:rsidR="00E23481">
        <w:rPr>
          <w:rFonts w:ascii="Times New Roman" w:eastAsia="Arial Unicode MS" w:hAnsi="Times New Roman"/>
          <w:color w:val="000000"/>
          <w:spacing w:val="-1"/>
          <w:sz w:val="16"/>
          <w:szCs w:val="16"/>
        </w:rPr>
        <w:t xml:space="preserve"> </w:t>
      </w:r>
      <w:r w:rsidR="00E23481">
        <w:rPr>
          <w:rFonts w:ascii="Times New Roman" w:eastAsia="Arial Unicode MS" w:hAnsi="Times New Roman"/>
          <w:color w:val="000000"/>
          <w:sz w:val="16"/>
          <w:szCs w:val="16"/>
        </w:rPr>
        <w:t>the</w:t>
      </w:r>
      <w:r w:rsidR="00E23481">
        <w:rPr>
          <w:rFonts w:ascii="Times New Roman" w:eastAsia="Arial Unicode MS" w:hAnsi="Times New Roman"/>
          <w:color w:val="000000"/>
          <w:spacing w:val="-2"/>
          <w:sz w:val="16"/>
          <w:szCs w:val="16"/>
        </w:rPr>
        <w:t xml:space="preserve"> w</w:t>
      </w:r>
      <w:r w:rsidR="00E23481">
        <w:rPr>
          <w:rFonts w:ascii="Times New Roman" w:eastAsia="Arial Unicode MS" w:hAnsi="Times New Roman"/>
          <w:color w:val="000000"/>
          <w:sz w:val="16"/>
          <w:szCs w:val="16"/>
        </w:rPr>
        <w:t>ork,</w:t>
      </w:r>
      <w:r w:rsidR="00E23481">
        <w:rPr>
          <w:rFonts w:ascii="Times New Roman" w:eastAsia="Arial Unicode MS" w:hAnsi="Times New Roman"/>
          <w:color w:val="000000"/>
          <w:spacing w:val="-4"/>
          <w:sz w:val="16"/>
          <w:szCs w:val="16"/>
        </w:rPr>
        <w:t xml:space="preserve"> </w:t>
      </w:r>
      <w:r w:rsidR="00E23481">
        <w:rPr>
          <w:rFonts w:ascii="Times New Roman" w:eastAsia="Arial Unicode MS" w:hAnsi="Times New Roman"/>
          <w:color w:val="000000"/>
          <w:sz w:val="16"/>
          <w:szCs w:val="16"/>
        </w:rPr>
        <w:t>journal</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citation</w:t>
      </w:r>
      <w:r w:rsidR="00E23481">
        <w:rPr>
          <w:rFonts w:ascii="Times New Roman" w:eastAsia="Arial Unicode MS" w:hAnsi="Times New Roman"/>
          <w:color w:val="000000"/>
          <w:spacing w:val="-5"/>
          <w:sz w:val="16"/>
          <w:szCs w:val="16"/>
        </w:rPr>
        <w:t xml:space="preserve"> </w:t>
      </w:r>
      <w:r w:rsidR="00E23481">
        <w:rPr>
          <w:rFonts w:ascii="Times New Roman" w:eastAsia="Arial Unicode MS" w:hAnsi="Times New Roman"/>
          <w:color w:val="000000"/>
          <w:sz w:val="16"/>
          <w:szCs w:val="16"/>
        </w:rPr>
        <w:t>and</w:t>
      </w:r>
      <w:r w:rsidR="00E23481">
        <w:rPr>
          <w:rFonts w:ascii="Times New Roman" w:eastAsia="Arial Unicode MS" w:hAnsi="Times New Roman"/>
          <w:color w:val="000000"/>
          <w:spacing w:val="-2"/>
          <w:sz w:val="16"/>
          <w:szCs w:val="16"/>
        </w:rPr>
        <w:t xml:space="preserve"> </w:t>
      </w:r>
      <w:r w:rsidR="00E23481">
        <w:rPr>
          <w:rFonts w:ascii="Times New Roman" w:eastAsia="Arial Unicode MS" w:hAnsi="Times New Roman"/>
          <w:color w:val="000000"/>
          <w:sz w:val="16"/>
          <w:szCs w:val="16"/>
        </w:rPr>
        <w:t>DOI.</w:t>
      </w:r>
    </w:p>
    <w:p w:rsidR="00E23481" w:rsidRDefault="00E23481">
      <w:pPr>
        <w:widowControl w:val="0"/>
        <w:autoSpaceDE w:val="0"/>
        <w:autoSpaceDN w:val="0"/>
        <w:adjustRightInd w:val="0"/>
        <w:spacing w:after="0" w:line="240" w:lineRule="auto"/>
        <w:ind w:left="117"/>
        <w:rPr>
          <w:rFonts w:ascii="Times New Roman" w:eastAsia="Arial Unicode MS" w:hAnsi="Times New Roman"/>
          <w:color w:val="000000"/>
          <w:sz w:val="16"/>
          <w:szCs w:val="16"/>
        </w:rPr>
      </w:pPr>
      <w:r>
        <w:rPr>
          <w:rFonts w:ascii="Times New Roman" w:eastAsia="Arial Unicode MS" w:hAnsi="Times New Roman"/>
          <w:color w:val="000000"/>
          <w:position w:val="2"/>
          <w:sz w:val="16"/>
          <w:szCs w:val="16"/>
        </w:rPr>
        <w:t>Published</w:t>
      </w:r>
      <w:r>
        <w:rPr>
          <w:rFonts w:ascii="Times New Roman" w:eastAsia="Arial Unicode MS" w:hAnsi="Times New Roman"/>
          <w:color w:val="000000"/>
          <w:spacing w:val="-6"/>
          <w:position w:val="2"/>
          <w:sz w:val="16"/>
          <w:szCs w:val="16"/>
        </w:rPr>
        <w:t xml:space="preserve"> </w:t>
      </w:r>
      <w:r>
        <w:rPr>
          <w:rFonts w:ascii="Times New Roman" w:eastAsia="Arial Unicode MS" w:hAnsi="Times New Roman"/>
          <w:color w:val="000000"/>
          <w:position w:val="2"/>
          <w:sz w:val="16"/>
          <w:szCs w:val="16"/>
        </w:rPr>
        <w:t>under</w:t>
      </w:r>
      <w:r>
        <w:rPr>
          <w:rFonts w:ascii="Times New Roman" w:eastAsia="Arial Unicode MS" w:hAnsi="Times New Roman"/>
          <w:color w:val="000000"/>
          <w:spacing w:val="-4"/>
          <w:position w:val="2"/>
          <w:sz w:val="16"/>
          <w:szCs w:val="16"/>
        </w:rPr>
        <w:t xml:space="preserve"> </w:t>
      </w:r>
      <w:r>
        <w:rPr>
          <w:rFonts w:ascii="Times New Roman" w:eastAsia="Arial Unicode MS" w:hAnsi="Times New Roman"/>
          <w:color w:val="000000"/>
          <w:position w:val="2"/>
          <w:sz w:val="16"/>
          <w:szCs w:val="16"/>
        </w:rPr>
        <w:t>licence</w:t>
      </w:r>
      <w:r>
        <w:rPr>
          <w:rFonts w:ascii="Times New Roman" w:eastAsia="Arial Unicode MS" w:hAnsi="Times New Roman"/>
          <w:color w:val="000000"/>
          <w:spacing w:val="-5"/>
          <w:position w:val="2"/>
          <w:sz w:val="16"/>
          <w:szCs w:val="16"/>
        </w:rPr>
        <w:t xml:space="preserve"> </w:t>
      </w:r>
      <w:r>
        <w:rPr>
          <w:rFonts w:ascii="Times New Roman" w:eastAsia="Arial Unicode MS" w:hAnsi="Times New Roman"/>
          <w:color w:val="000000"/>
          <w:position w:val="2"/>
          <w:sz w:val="16"/>
          <w:szCs w:val="16"/>
        </w:rPr>
        <w:t>by</w:t>
      </w:r>
      <w:r>
        <w:rPr>
          <w:rFonts w:ascii="Times New Roman" w:eastAsia="Arial Unicode MS" w:hAnsi="Times New Roman"/>
          <w:color w:val="000000"/>
          <w:spacing w:val="-2"/>
          <w:position w:val="2"/>
          <w:sz w:val="16"/>
          <w:szCs w:val="16"/>
        </w:rPr>
        <w:t xml:space="preserve"> </w:t>
      </w:r>
      <w:r>
        <w:rPr>
          <w:rFonts w:ascii="Times New Roman" w:eastAsia="Arial Unicode MS" w:hAnsi="Times New Roman"/>
          <w:color w:val="000000"/>
          <w:position w:val="2"/>
          <w:sz w:val="16"/>
          <w:szCs w:val="16"/>
        </w:rPr>
        <w:t>IOP</w:t>
      </w:r>
      <w:r>
        <w:rPr>
          <w:rFonts w:ascii="Times New Roman" w:eastAsia="Arial Unicode MS" w:hAnsi="Times New Roman"/>
          <w:color w:val="000000"/>
          <w:spacing w:val="-3"/>
          <w:position w:val="2"/>
          <w:sz w:val="16"/>
          <w:szCs w:val="16"/>
        </w:rPr>
        <w:t xml:space="preserve"> </w:t>
      </w:r>
      <w:r>
        <w:rPr>
          <w:rFonts w:ascii="Times New Roman" w:eastAsia="Arial Unicode MS" w:hAnsi="Times New Roman"/>
          <w:color w:val="000000"/>
          <w:position w:val="2"/>
          <w:sz w:val="16"/>
          <w:szCs w:val="16"/>
        </w:rPr>
        <w:t>Publishing</w:t>
      </w:r>
      <w:r>
        <w:rPr>
          <w:rFonts w:ascii="Times New Roman" w:eastAsia="Arial Unicode MS" w:hAnsi="Times New Roman"/>
          <w:color w:val="000000"/>
          <w:spacing w:val="-7"/>
          <w:position w:val="2"/>
          <w:sz w:val="16"/>
          <w:szCs w:val="16"/>
        </w:rPr>
        <w:t xml:space="preserve"> </w:t>
      </w:r>
      <w:r>
        <w:rPr>
          <w:rFonts w:ascii="Times New Roman" w:eastAsia="Arial Unicode MS" w:hAnsi="Times New Roman"/>
          <w:color w:val="000000"/>
          <w:position w:val="2"/>
          <w:sz w:val="16"/>
          <w:szCs w:val="16"/>
        </w:rPr>
        <w:t xml:space="preserve">Ltd                                     </w:t>
      </w:r>
      <w:r>
        <w:rPr>
          <w:rFonts w:ascii="Times New Roman" w:eastAsia="Arial Unicode MS" w:hAnsi="Times New Roman"/>
          <w:color w:val="000000"/>
          <w:spacing w:val="39"/>
          <w:position w:val="2"/>
          <w:sz w:val="16"/>
          <w:szCs w:val="16"/>
        </w:rPr>
        <w:t xml:space="preserve"> </w:t>
      </w:r>
      <w:r>
        <w:rPr>
          <w:rFonts w:ascii="Times New Roman" w:eastAsia="Arial Unicode MS" w:hAnsi="Times New Roman"/>
          <w:color w:val="000000"/>
          <w:sz w:val="16"/>
          <w:szCs w:val="16"/>
        </w:rPr>
        <w:t>1</w:t>
      </w:r>
    </w:p>
    <w:p w:rsidR="00E23481" w:rsidRDefault="00E23481">
      <w:pPr>
        <w:widowControl w:val="0"/>
        <w:autoSpaceDE w:val="0"/>
        <w:autoSpaceDN w:val="0"/>
        <w:adjustRightInd w:val="0"/>
        <w:spacing w:after="0" w:line="240" w:lineRule="auto"/>
        <w:ind w:left="117"/>
        <w:rPr>
          <w:rFonts w:ascii="Times New Roman" w:eastAsia="Arial Unicode MS" w:hAnsi="Times New Roman"/>
          <w:color w:val="000000"/>
          <w:sz w:val="16"/>
          <w:szCs w:val="16"/>
        </w:rPr>
        <w:sectPr w:rsidR="00E23481">
          <w:headerReference w:type="default" r:id="rId9"/>
          <w:pgSz w:w="11920" w:h="16860"/>
          <w:pgMar w:top="1140" w:right="1300" w:bottom="280" w:left="1280" w:header="955" w:footer="0" w:gutter="0"/>
          <w:pgNumType w:start="2"/>
          <w:cols w:space="720" w:equalWidth="0">
            <w:col w:w="9340"/>
          </w:cols>
          <w:noEndnote/>
        </w:sectPr>
      </w:pPr>
    </w:p>
    <w:p w:rsidR="00797363" w:rsidRDefault="00797363" w:rsidP="00797363">
      <w:pPr>
        <w:jc w:val="both"/>
        <w:rPr>
          <w:rFonts w:ascii="Times New Roman" w:hAnsi="Times New Roman"/>
          <w:sz w:val="20"/>
          <w:szCs w:val="20"/>
          <w:lang w:val="en-US"/>
        </w:rPr>
      </w:pPr>
    </w:p>
    <w:p w:rsidR="002D1E31" w:rsidRPr="002D1E31" w:rsidRDefault="002D1E31" w:rsidP="002D1E31">
      <w:pPr>
        <w:widowControl w:val="0"/>
        <w:numPr>
          <w:ilvl w:val="0"/>
          <w:numId w:val="1"/>
        </w:numPr>
        <w:autoSpaceDE w:val="0"/>
        <w:autoSpaceDN w:val="0"/>
        <w:adjustRightInd w:val="0"/>
        <w:spacing w:before="6" w:after="0" w:line="240" w:lineRule="auto"/>
        <w:jc w:val="both"/>
        <w:rPr>
          <w:rFonts w:ascii="Times New Roman" w:hAnsi="Times New Roman"/>
          <w:b/>
        </w:rPr>
      </w:pPr>
      <w:r w:rsidRPr="002D1E31">
        <w:rPr>
          <w:rFonts w:ascii="Times New Roman" w:hAnsi="Times New Roman"/>
          <w:b/>
        </w:rPr>
        <w:t>Pengertian Kewirausahaan</w:t>
      </w:r>
    </w:p>
    <w:p w:rsidR="002D1E31" w:rsidRDefault="002D1E31" w:rsidP="002D1E31">
      <w:pPr>
        <w:widowControl w:val="0"/>
        <w:autoSpaceDE w:val="0"/>
        <w:autoSpaceDN w:val="0"/>
        <w:adjustRightInd w:val="0"/>
        <w:spacing w:before="6" w:after="0" w:line="240" w:lineRule="auto"/>
        <w:ind w:left="499"/>
        <w:jc w:val="both"/>
        <w:rPr>
          <w:rFonts w:ascii="Times New Roman" w:hAnsi="Times New Roman"/>
          <w:sz w:val="20"/>
          <w:szCs w:val="20"/>
        </w:rPr>
      </w:pPr>
    </w:p>
    <w:p w:rsidR="006D3F08" w:rsidRDefault="003A047B" w:rsidP="006D3F08">
      <w:pPr>
        <w:widowControl w:val="0"/>
        <w:autoSpaceDE w:val="0"/>
        <w:autoSpaceDN w:val="0"/>
        <w:adjustRightInd w:val="0"/>
        <w:spacing w:before="6" w:after="0" w:line="240" w:lineRule="auto"/>
        <w:ind w:firstLine="499"/>
        <w:jc w:val="both"/>
        <w:rPr>
          <w:rFonts w:ascii="Times New Roman" w:hAnsi="Times New Roman"/>
          <w:sz w:val="20"/>
          <w:szCs w:val="20"/>
        </w:rPr>
      </w:pPr>
      <w:r>
        <w:rPr>
          <w:rFonts w:ascii="Times New Roman" w:hAnsi="Times New Roman"/>
          <w:sz w:val="20"/>
          <w:szCs w:val="20"/>
        </w:rPr>
        <w:t>Kewirausahaan adalah sebuah proses menciptakan sesuatu agar bisa bernilai tambah dalam ekonomi. Kewirausahaan adalah serapan dari dua frasa, wira yang artinya laki-laki atau mandiri dan usaha yang berarti sebuah kegiatan dengan mengerahkan tenaga dan pikiran untuk mencapai suatu maksud.Dikutip dari Investopedia, wirausaha yakni individu yang bisa menciptakan bisnis sendiri, menanggung sebagian besar risiko dan juga menikmati keuntungan dari usaha yang dirintisnya.Sedangkan pengertian kewirausahaan adalah proses mendirikan dan menjalankan bisnis atau usaha tersebut. Wirausahawan umumnya dipandang sebagai inovator.</w:t>
      </w:r>
      <w:r w:rsidR="006D3F08">
        <w:rPr>
          <w:rFonts w:ascii="Times New Roman" w:hAnsi="Times New Roman"/>
          <w:sz w:val="20"/>
          <w:szCs w:val="20"/>
        </w:rPr>
        <w:t xml:space="preserve"> </w:t>
      </w:r>
      <w:r w:rsidR="002242DE">
        <w:rPr>
          <w:rFonts w:ascii="Times New Roman" w:hAnsi="Times New Roman"/>
          <w:sz w:val="20"/>
          <w:szCs w:val="20"/>
        </w:rPr>
        <w:t>Inovator sendiri tak berarti harus menemukan sesuatu yang baru. Melainkan bisa diartikan sebagai seseorang yang bisa memecahkan masalah, dalam hal ini masalah terkait bisnis.</w:t>
      </w:r>
    </w:p>
    <w:p w:rsidR="002242DE" w:rsidRDefault="006D3F08" w:rsidP="006D3F08">
      <w:pPr>
        <w:widowControl w:val="0"/>
        <w:autoSpaceDE w:val="0"/>
        <w:autoSpaceDN w:val="0"/>
        <w:adjustRightInd w:val="0"/>
        <w:spacing w:before="6" w:after="0" w:line="240" w:lineRule="auto"/>
        <w:ind w:firstLine="499"/>
        <w:jc w:val="both"/>
        <w:rPr>
          <w:rFonts w:ascii="Times New Roman" w:hAnsi="Times New Roman"/>
          <w:sz w:val="20"/>
          <w:szCs w:val="20"/>
        </w:rPr>
      </w:pPr>
      <w:r>
        <w:rPr>
          <w:rFonts w:ascii="Times New Roman" w:hAnsi="Times New Roman"/>
          <w:sz w:val="20"/>
          <w:szCs w:val="20"/>
        </w:rPr>
        <w:t>Di Indonesia sendiri, sektor kewirausahaan adalah banyak digeluti oleh para pelaku usaha kecil alias UMKM. Wirausahawan juga membantu pemerintah mengurangi jumlah pengangguran. Seorang pedagang kaki lima pun bisa disebut sebagai pelaku wirausaha.</w:t>
      </w:r>
    </w:p>
    <w:p w:rsidR="00312553" w:rsidRDefault="00312553" w:rsidP="00312553">
      <w:pPr>
        <w:widowControl w:val="0"/>
        <w:autoSpaceDE w:val="0"/>
        <w:autoSpaceDN w:val="0"/>
        <w:adjustRightInd w:val="0"/>
        <w:spacing w:before="6" w:after="0" w:line="240" w:lineRule="auto"/>
        <w:ind w:firstLine="499"/>
        <w:jc w:val="both"/>
        <w:rPr>
          <w:rFonts w:ascii="Times New Roman" w:hAnsi="Times New Roman"/>
          <w:sz w:val="20"/>
          <w:szCs w:val="20"/>
        </w:rPr>
      </w:pPr>
      <w:r>
        <w:rPr>
          <w:rFonts w:ascii="Times New Roman" w:hAnsi="Times New Roman"/>
          <w:sz w:val="20"/>
          <w:szCs w:val="20"/>
        </w:rPr>
        <w:t>Merujuk pada Kementerian Industri, Indonesia membutuhkan sedikitnya 4 juta wirausaha baru untuk turut mendorong penguatan struktur ekonomi. Sebab, saat ini rasio wirausaha di dalam negeri masih sekitar 3,1 persen dari total populasi penduduk. Meskipun rasio arti kewirausahaan di Indonesia sudah melampaui standar internasional, yakni sebesar 2 persen, Indonesa perlu menggenjot lagi untuk mengejar capaian negara tetangga. Misalnya, Singapura saat ini sudah mencapai angka 7 persen, sedangkan Malaysia berada di level 5 persen. Apabila dihitung dengan populasi penduduk Indonesia sekitar 260 juta jiwa, jumlah wirausaha nasional mencapai 8,06 juta jiwa.</w:t>
      </w:r>
    </w:p>
    <w:p w:rsidR="009549EC" w:rsidRDefault="009C6F81" w:rsidP="009549EC">
      <w:pPr>
        <w:widowControl w:val="0"/>
        <w:autoSpaceDE w:val="0"/>
        <w:autoSpaceDN w:val="0"/>
        <w:adjustRightInd w:val="0"/>
        <w:spacing w:before="6" w:after="0" w:line="240" w:lineRule="auto"/>
        <w:ind w:firstLine="499"/>
        <w:jc w:val="both"/>
        <w:rPr>
          <w:rFonts w:ascii="Times New Roman" w:hAnsi="Times New Roman"/>
          <w:sz w:val="20"/>
          <w:szCs w:val="20"/>
        </w:rPr>
      </w:pPr>
      <w:r>
        <w:rPr>
          <w:rFonts w:ascii="Times New Roman" w:hAnsi="Times New Roman"/>
          <w:sz w:val="20"/>
          <w:szCs w:val="20"/>
        </w:rPr>
        <w:t>Wirausahawan adalah seseorang yang mengembangkan produk baru atau ide baru dan membangun bisnis dengan konsep baru. Dalam hal ini, menuntut sejumlah kreativitas dan sebuah kemampuan untuk melihat pola-pola dan trend-trend yang berlaku untuk menjadi seorang wirausahawan. Namun, masih banyak yang kurang kreatif dan tidak berani mengambil resiko untuk membuka dan mengelola usaha. Kreatif dan keberanian mengambil resiko merupakan kepribadian wirausaha. Beberapa kepribadian wirausaha lainnya seperti percaya diri, berorientasi pada hasil, kepemimpinan, kerja keras, dan masih banyak lagi, akan mendukung terbentuknya sumberdaya manusia yang mampu mengelola usaha.</w:t>
      </w:r>
      <w:r w:rsidR="009549EC">
        <w:rPr>
          <w:rFonts w:ascii="Times New Roman" w:hAnsi="Times New Roman"/>
          <w:sz w:val="20"/>
          <w:szCs w:val="20"/>
        </w:rPr>
        <w:t xml:space="preserve"> </w:t>
      </w:r>
    </w:p>
    <w:p w:rsidR="009C6F81" w:rsidRDefault="009C6F81" w:rsidP="009549EC">
      <w:pPr>
        <w:widowControl w:val="0"/>
        <w:autoSpaceDE w:val="0"/>
        <w:autoSpaceDN w:val="0"/>
        <w:adjustRightInd w:val="0"/>
        <w:spacing w:before="6" w:after="0" w:line="240" w:lineRule="auto"/>
        <w:ind w:firstLine="499"/>
        <w:jc w:val="both"/>
        <w:rPr>
          <w:rFonts w:ascii="Times New Roman" w:hAnsi="Times New Roman"/>
          <w:sz w:val="20"/>
          <w:szCs w:val="20"/>
        </w:rPr>
      </w:pPr>
      <w:r>
        <w:rPr>
          <w:rFonts w:ascii="Times New Roman" w:hAnsi="Times New Roman"/>
          <w:sz w:val="20"/>
          <w:szCs w:val="20"/>
        </w:rPr>
        <w:t>Wirausahawan yang berhasil, salah satu kuncinya memiliki kepribadian yang unggul. Kepribadian tersebut kadangkala membedakannya dari kebanyakan orang. Gambaran ideal seorang wirausahawan menurut Alma (2010: 21) adalah orang yang dalam keadaan bagaimanapun daruratnya, tetap mampu berdiri atas kemampuan sendiri untuk menolong dirinya keluar dari kesulitan yang dihadapi, termasuk mengatasi kemiskinan tanpa bantuan siapapun.</w:t>
      </w:r>
    </w:p>
    <w:p w:rsidR="00FC03F5" w:rsidRPr="00FC03F5" w:rsidRDefault="00FC03F5" w:rsidP="002D1E31">
      <w:pPr>
        <w:widowControl w:val="0"/>
        <w:autoSpaceDE w:val="0"/>
        <w:autoSpaceDN w:val="0"/>
        <w:adjustRightInd w:val="0"/>
        <w:spacing w:before="6" w:after="0" w:line="240" w:lineRule="auto"/>
        <w:ind w:firstLine="499"/>
        <w:jc w:val="both"/>
        <w:rPr>
          <w:rFonts w:ascii="Times New Roman" w:hAnsi="Times New Roman"/>
          <w:sz w:val="20"/>
          <w:szCs w:val="20"/>
        </w:rPr>
      </w:pPr>
    </w:p>
    <w:p w:rsidR="00530061" w:rsidRPr="00FE700E" w:rsidRDefault="00530061" w:rsidP="00FE700E">
      <w:pPr>
        <w:widowControl w:val="0"/>
        <w:numPr>
          <w:ilvl w:val="0"/>
          <w:numId w:val="1"/>
        </w:numPr>
        <w:autoSpaceDE w:val="0"/>
        <w:autoSpaceDN w:val="0"/>
        <w:adjustRightInd w:val="0"/>
        <w:spacing w:before="6" w:after="0" w:line="240" w:lineRule="auto"/>
        <w:jc w:val="both"/>
        <w:rPr>
          <w:rFonts w:ascii="Times New Roman" w:hAnsi="Times New Roman"/>
          <w:b/>
          <w:color w:val="000000"/>
          <w:sz w:val="20"/>
          <w:szCs w:val="20"/>
          <w:lang w:val="en-US"/>
        </w:rPr>
      </w:pPr>
      <w:r>
        <w:rPr>
          <w:rFonts w:ascii="Times New Roman" w:hAnsi="Times New Roman"/>
          <w:b/>
          <w:color w:val="000000"/>
          <w:sz w:val="20"/>
          <w:szCs w:val="20"/>
        </w:rPr>
        <w:t>Tujuan</w:t>
      </w:r>
      <w:r w:rsidR="00392860" w:rsidRPr="00392860">
        <w:rPr>
          <w:rFonts w:ascii="Times New Roman" w:hAnsi="Times New Roman"/>
          <w:b/>
          <w:color w:val="000000"/>
          <w:sz w:val="20"/>
          <w:szCs w:val="20"/>
        </w:rPr>
        <w:t xml:space="preserve"> Wirausaha</w:t>
      </w:r>
    </w:p>
    <w:p w:rsidR="00530061" w:rsidRPr="00530061" w:rsidRDefault="00530061" w:rsidP="00530061">
      <w:pPr>
        <w:widowControl w:val="0"/>
        <w:autoSpaceDE w:val="0"/>
        <w:autoSpaceDN w:val="0"/>
        <w:adjustRightInd w:val="0"/>
        <w:spacing w:before="6" w:after="0" w:line="240" w:lineRule="auto"/>
        <w:ind w:firstLine="567"/>
        <w:jc w:val="both"/>
        <w:rPr>
          <w:rFonts w:ascii="Times New Roman" w:hAnsi="Times New Roman"/>
          <w:sz w:val="20"/>
          <w:szCs w:val="20"/>
        </w:rPr>
      </w:pPr>
    </w:p>
    <w:p w:rsidR="00FE700E" w:rsidRDefault="00530061" w:rsidP="00FE700E">
      <w:pPr>
        <w:widowControl w:val="0"/>
        <w:autoSpaceDE w:val="0"/>
        <w:autoSpaceDN w:val="0"/>
        <w:adjustRightInd w:val="0"/>
        <w:spacing w:before="6" w:after="0" w:line="240" w:lineRule="auto"/>
        <w:ind w:firstLine="567"/>
        <w:jc w:val="both"/>
        <w:rPr>
          <w:rFonts w:ascii="Times New Roman" w:hAnsi="Times New Roman"/>
          <w:sz w:val="20"/>
          <w:szCs w:val="20"/>
        </w:rPr>
      </w:pPr>
      <w:r w:rsidRPr="00530061">
        <w:rPr>
          <w:rFonts w:ascii="Times New Roman" w:hAnsi="Times New Roman"/>
          <w:sz w:val="20"/>
          <w:szCs w:val="20"/>
        </w:rPr>
        <w:t>Tujuan dari wirausaha yaitu pelaku usaha dapat membantu orang-orang di sekitar yang sedang menganggur atau yang memang membutuhkan pekerjaan, menghasilkan suatu produk jadi.</w:t>
      </w:r>
      <w:r w:rsidR="00FE700E">
        <w:rPr>
          <w:rFonts w:ascii="Times New Roman" w:hAnsi="Times New Roman"/>
          <w:sz w:val="20"/>
          <w:szCs w:val="20"/>
        </w:rPr>
        <w:t xml:space="preserve"> </w:t>
      </w:r>
      <w:r w:rsidRPr="00530061">
        <w:rPr>
          <w:rFonts w:ascii="Times New Roman" w:hAnsi="Times New Roman"/>
          <w:sz w:val="20"/>
          <w:szCs w:val="20"/>
        </w:rPr>
        <w:t>Bertujuan juga untuk meningkatkan nilai harganya dari yang sebelum diolah, mensejahterakan masyarakat. Untuk membuat jiwa seorang wirausahawan memiliki jiwa tanggung jawab tinggi, kompeten tinggi, kreatif dan inovatif.</w:t>
      </w:r>
    </w:p>
    <w:p w:rsidR="00FE700E" w:rsidRDefault="00530061" w:rsidP="00FE700E">
      <w:pPr>
        <w:widowControl w:val="0"/>
        <w:autoSpaceDE w:val="0"/>
        <w:autoSpaceDN w:val="0"/>
        <w:adjustRightInd w:val="0"/>
        <w:spacing w:before="6" w:after="0" w:line="240" w:lineRule="auto"/>
        <w:ind w:firstLine="567"/>
        <w:jc w:val="both"/>
        <w:rPr>
          <w:rFonts w:ascii="Times New Roman" w:hAnsi="Times New Roman"/>
          <w:sz w:val="20"/>
          <w:szCs w:val="20"/>
        </w:rPr>
      </w:pPr>
      <w:r w:rsidRPr="00530061">
        <w:rPr>
          <w:rFonts w:ascii="Times New Roman" w:hAnsi="Times New Roman"/>
          <w:sz w:val="20"/>
          <w:szCs w:val="20"/>
        </w:rPr>
        <w:t>Jika definisi kewirausahaan adalah mencakup kemampuan pelaku usaha dalam menerima berbagai resiko berbeda dengan definisi wirausaha.</w:t>
      </w:r>
      <w:r w:rsidR="00FE700E">
        <w:rPr>
          <w:rFonts w:ascii="Times New Roman" w:hAnsi="Times New Roman"/>
          <w:sz w:val="20"/>
          <w:szCs w:val="20"/>
        </w:rPr>
        <w:t xml:space="preserve"> </w:t>
      </w:r>
      <w:r w:rsidRPr="00530061">
        <w:rPr>
          <w:rFonts w:ascii="Times New Roman" w:hAnsi="Times New Roman"/>
          <w:sz w:val="20"/>
          <w:szCs w:val="20"/>
        </w:rPr>
        <w:t>Definisi wirausaha adalah suatu kegiatan usaha yang memanfaatkan sumber daya yang ada untuk dibuat menjadi suatu produk yang lebih bermanfaat untuk orang banyak.</w:t>
      </w:r>
      <w:r w:rsidR="00FE700E">
        <w:rPr>
          <w:rFonts w:ascii="Times New Roman" w:hAnsi="Times New Roman"/>
          <w:sz w:val="20"/>
          <w:szCs w:val="20"/>
        </w:rPr>
        <w:t xml:space="preserve"> </w:t>
      </w:r>
      <w:r w:rsidRPr="00530061">
        <w:rPr>
          <w:rFonts w:ascii="Times New Roman" w:hAnsi="Times New Roman"/>
          <w:sz w:val="20"/>
          <w:szCs w:val="20"/>
        </w:rPr>
        <w:t>Dengan menentukan bagaimana cara membuat produk tersebut agar lebih bermanfaat, menyusun anggaran untuk operasi agar menghasilkan produk tersebut dan juga memasarkan produk tersebut ke pasar atau khalayak ramai.</w:t>
      </w:r>
    </w:p>
    <w:p w:rsidR="00530061" w:rsidRDefault="00530061" w:rsidP="00FE700E">
      <w:pPr>
        <w:widowControl w:val="0"/>
        <w:autoSpaceDE w:val="0"/>
        <w:autoSpaceDN w:val="0"/>
        <w:adjustRightInd w:val="0"/>
        <w:spacing w:before="6" w:after="0" w:line="240" w:lineRule="auto"/>
        <w:ind w:firstLine="567"/>
        <w:jc w:val="both"/>
        <w:rPr>
          <w:rFonts w:ascii="Times New Roman" w:hAnsi="Times New Roman"/>
          <w:sz w:val="20"/>
          <w:szCs w:val="20"/>
        </w:rPr>
      </w:pPr>
      <w:r w:rsidRPr="00530061">
        <w:rPr>
          <w:rFonts w:ascii="Times New Roman" w:hAnsi="Times New Roman"/>
          <w:sz w:val="20"/>
          <w:szCs w:val="20"/>
        </w:rPr>
        <w:t>Wirausaha juga mempunyai karakteristik, antara lain wirsausaha mempunyai banyak ide kreatif dan inovatif untuk menghasilkan suatu produk yang mempunyai nilai jual tinggi.</w:t>
      </w:r>
      <w:r w:rsidR="00FE700E">
        <w:rPr>
          <w:rFonts w:ascii="Times New Roman" w:hAnsi="Times New Roman"/>
          <w:sz w:val="20"/>
          <w:szCs w:val="20"/>
        </w:rPr>
        <w:t xml:space="preserve"> </w:t>
      </w:r>
      <w:r w:rsidRPr="00530061">
        <w:rPr>
          <w:rFonts w:ascii="Times New Roman" w:hAnsi="Times New Roman"/>
          <w:sz w:val="20"/>
          <w:szCs w:val="20"/>
        </w:rPr>
        <w:t>Adanya mempunyai tanggung jawab tinggi dan jiwa pantang menyerah, mempunyai jiwa kreatif yang tinggi, kepemimpinan tinggi, motivasi tinggi dan masih banyak lagi karakteristik dari wirausaha.</w:t>
      </w:r>
    </w:p>
    <w:p w:rsidR="005543D3" w:rsidRDefault="005543D3" w:rsidP="004F28EB">
      <w:pPr>
        <w:widowControl w:val="0"/>
        <w:autoSpaceDE w:val="0"/>
        <w:autoSpaceDN w:val="0"/>
        <w:adjustRightInd w:val="0"/>
        <w:spacing w:before="6" w:after="0" w:line="240" w:lineRule="auto"/>
        <w:jc w:val="both"/>
        <w:rPr>
          <w:rFonts w:ascii="Times New Roman" w:hAnsi="Times New Roman"/>
          <w:sz w:val="20"/>
          <w:szCs w:val="20"/>
        </w:rPr>
      </w:pPr>
    </w:p>
    <w:p w:rsidR="00FC03F5" w:rsidRDefault="00FC03F5" w:rsidP="00392860">
      <w:pPr>
        <w:widowControl w:val="0"/>
        <w:autoSpaceDE w:val="0"/>
        <w:autoSpaceDN w:val="0"/>
        <w:adjustRightInd w:val="0"/>
        <w:spacing w:before="6" w:after="0" w:line="240" w:lineRule="auto"/>
        <w:ind w:firstLine="567"/>
        <w:jc w:val="both"/>
        <w:rPr>
          <w:rFonts w:ascii="Times New Roman" w:hAnsi="Times New Roman"/>
          <w:sz w:val="20"/>
          <w:szCs w:val="20"/>
        </w:rPr>
      </w:pPr>
    </w:p>
    <w:p w:rsidR="00392860" w:rsidRDefault="00392860" w:rsidP="00392860">
      <w:pPr>
        <w:widowControl w:val="0"/>
        <w:autoSpaceDE w:val="0"/>
        <w:autoSpaceDN w:val="0"/>
        <w:adjustRightInd w:val="0"/>
        <w:spacing w:before="6" w:after="0" w:line="240" w:lineRule="auto"/>
        <w:ind w:firstLine="567"/>
        <w:jc w:val="both"/>
        <w:rPr>
          <w:rFonts w:ascii="Times New Roman" w:hAnsi="Times New Roman"/>
          <w:color w:val="000000"/>
          <w:sz w:val="20"/>
          <w:szCs w:val="20"/>
        </w:rPr>
      </w:pPr>
    </w:p>
    <w:p w:rsidR="00392860" w:rsidRPr="00FB166D" w:rsidRDefault="00BE2EC1" w:rsidP="00392860">
      <w:pPr>
        <w:widowControl w:val="0"/>
        <w:numPr>
          <w:ilvl w:val="0"/>
          <w:numId w:val="1"/>
        </w:numPr>
        <w:autoSpaceDE w:val="0"/>
        <w:autoSpaceDN w:val="0"/>
        <w:adjustRightInd w:val="0"/>
        <w:spacing w:before="6" w:after="0" w:line="240" w:lineRule="auto"/>
        <w:jc w:val="both"/>
        <w:rPr>
          <w:rFonts w:ascii="Times New Roman" w:hAnsi="Times New Roman"/>
          <w:color w:val="000000"/>
        </w:rPr>
      </w:pPr>
      <w:r>
        <w:rPr>
          <w:rFonts w:ascii="Times New Roman" w:hAnsi="Times New Roman"/>
          <w:b/>
          <w:color w:val="000000"/>
        </w:rPr>
        <w:t>Kelebihan dan Kekurangan Berwirausaha</w:t>
      </w:r>
    </w:p>
    <w:p w:rsidR="00392860" w:rsidRDefault="00392860" w:rsidP="00392860">
      <w:pPr>
        <w:widowControl w:val="0"/>
        <w:autoSpaceDE w:val="0"/>
        <w:autoSpaceDN w:val="0"/>
        <w:adjustRightInd w:val="0"/>
        <w:spacing w:before="6" w:after="0" w:line="240" w:lineRule="auto"/>
        <w:ind w:left="499"/>
        <w:jc w:val="both"/>
        <w:rPr>
          <w:rFonts w:ascii="Times New Roman" w:hAnsi="Times New Roman"/>
          <w:b/>
          <w:color w:val="000000"/>
          <w:sz w:val="20"/>
          <w:szCs w:val="20"/>
        </w:rPr>
      </w:pPr>
    </w:p>
    <w:p w:rsidR="009549EC" w:rsidRDefault="00BE2EC1" w:rsidP="009549EC">
      <w:pPr>
        <w:widowControl w:val="0"/>
        <w:autoSpaceDE w:val="0"/>
        <w:autoSpaceDN w:val="0"/>
        <w:adjustRightInd w:val="0"/>
        <w:spacing w:before="6" w:after="0" w:line="240" w:lineRule="auto"/>
        <w:ind w:firstLine="567"/>
        <w:jc w:val="both"/>
        <w:rPr>
          <w:rFonts w:ascii="Times New Roman" w:hAnsi="Times New Roman"/>
          <w:sz w:val="20"/>
          <w:szCs w:val="20"/>
        </w:rPr>
      </w:pPr>
      <w:r>
        <w:rPr>
          <w:rFonts w:ascii="Times New Roman" w:hAnsi="Times New Roman"/>
          <w:sz w:val="20"/>
          <w:szCs w:val="20"/>
        </w:rPr>
        <w:t xml:space="preserve">Kelebihan kewirausahaan adalah </w:t>
      </w:r>
    </w:p>
    <w:p w:rsidR="00267EB9" w:rsidRPr="00267EB9" w:rsidRDefault="00267EB9" w:rsidP="00267EB9">
      <w:pPr>
        <w:pStyle w:val="ListParagraph"/>
        <w:widowControl w:val="0"/>
        <w:numPr>
          <w:ilvl w:val="1"/>
          <w:numId w:val="1"/>
        </w:numPr>
        <w:autoSpaceDE w:val="0"/>
        <w:autoSpaceDN w:val="0"/>
        <w:adjustRightInd w:val="0"/>
        <w:spacing w:before="6" w:after="0" w:line="240" w:lineRule="auto"/>
        <w:jc w:val="both"/>
        <w:rPr>
          <w:rFonts w:ascii="Times New Roman" w:hAnsi="Times New Roman"/>
          <w:sz w:val="20"/>
          <w:szCs w:val="20"/>
        </w:rPr>
      </w:pPr>
      <w:r w:rsidRPr="00267EB9">
        <w:rPr>
          <w:rFonts w:ascii="Times New Roman" w:hAnsi="Times New Roman"/>
          <w:sz w:val="20"/>
          <w:szCs w:val="20"/>
        </w:rPr>
        <w:t>Waktu Menjadi Lebih Banya</w:t>
      </w:r>
      <w:r>
        <w:rPr>
          <w:rFonts w:ascii="Times New Roman" w:hAnsi="Times New Roman"/>
          <w:sz w:val="20"/>
          <w:szCs w:val="20"/>
        </w:rPr>
        <w:t xml:space="preserve">k, </w:t>
      </w:r>
      <w:r w:rsidRPr="00267EB9">
        <w:rPr>
          <w:rFonts w:ascii="Times New Roman" w:hAnsi="Times New Roman"/>
          <w:sz w:val="20"/>
          <w:szCs w:val="20"/>
        </w:rPr>
        <w:t>Maksudnya adalah dengan Menjadi wirausaha, Anda akan memiliki waktu yang fleksibel, tidak terikat. Berbeda dengan jam kantor yang sudah menetapkan standar jam kerja setiap harinya. Anda juga tak perlu repot-repot lembur di kantor. Tentu saja ini akan menguntungkan Anda dan keluarga. Waktu untuk berkumpul bersama menjadi lebih banyak, dan lebih mudah mengawasi anggota keluarga setiap hari.</w:t>
      </w:r>
    </w:p>
    <w:p w:rsidR="00267EB9" w:rsidRPr="00267EB9" w:rsidRDefault="00267EB9" w:rsidP="00267EB9">
      <w:pPr>
        <w:pStyle w:val="ListParagraph"/>
        <w:widowControl w:val="0"/>
        <w:numPr>
          <w:ilvl w:val="1"/>
          <w:numId w:val="1"/>
        </w:numPr>
        <w:autoSpaceDE w:val="0"/>
        <w:autoSpaceDN w:val="0"/>
        <w:adjustRightInd w:val="0"/>
        <w:spacing w:before="6" w:after="0" w:line="240" w:lineRule="auto"/>
        <w:jc w:val="both"/>
        <w:rPr>
          <w:rFonts w:ascii="Times New Roman" w:hAnsi="Times New Roman"/>
          <w:sz w:val="20"/>
          <w:szCs w:val="20"/>
        </w:rPr>
      </w:pPr>
      <w:r w:rsidRPr="00267EB9">
        <w:rPr>
          <w:rFonts w:ascii="Times New Roman" w:hAnsi="Times New Roman"/>
          <w:sz w:val="20"/>
          <w:szCs w:val="20"/>
        </w:rPr>
        <w:t>Menghasilkan Pendapatan Pribadi</w:t>
      </w:r>
      <w:r>
        <w:rPr>
          <w:rFonts w:ascii="Times New Roman" w:hAnsi="Times New Roman"/>
          <w:sz w:val="20"/>
          <w:szCs w:val="20"/>
        </w:rPr>
        <w:t xml:space="preserve">, </w:t>
      </w:r>
      <w:r w:rsidRPr="00267EB9">
        <w:rPr>
          <w:rFonts w:ascii="Times New Roman" w:hAnsi="Times New Roman"/>
          <w:sz w:val="20"/>
          <w:szCs w:val="20"/>
        </w:rPr>
        <w:t>Memiliki usaha sendiri tentu juga akan menghasilkan pendapatan sendiri (Tidak di Gaji Bos). Besar kecilnya penghasilan yang diperoleh adalah cerminan dari suatu proses kerja keras untuk memajukan bisnis yang telah di lakukan pemilik usaha beserta para karyawan. Dengan memilikin penghasilan yang tak terbatas menjadikan suatu peluang yaitu kebebasan financial. Laba yang didapat justru bisa lebih besar dari gaji karyawan kantoran yang sudah ditentukan oleh perusahaan / pemerintah.</w:t>
      </w:r>
    </w:p>
    <w:p w:rsidR="00A15BE1" w:rsidRDefault="00267EB9" w:rsidP="00A15BE1">
      <w:pPr>
        <w:pStyle w:val="ListParagraph"/>
        <w:widowControl w:val="0"/>
        <w:numPr>
          <w:ilvl w:val="1"/>
          <w:numId w:val="1"/>
        </w:numPr>
        <w:autoSpaceDE w:val="0"/>
        <w:autoSpaceDN w:val="0"/>
        <w:adjustRightInd w:val="0"/>
        <w:spacing w:before="6" w:after="0" w:line="240" w:lineRule="auto"/>
        <w:jc w:val="both"/>
        <w:rPr>
          <w:rFonts w:ascii="Times New Roman" w:hAnsi="Times New Roman"/>
          <w:sz w:val="20"/>
          <w:szCs w:val="20"/>
        </w:rPr>
      </w:pPr>
      <w:r w:rsidRPr="00267EB9">
        <w:rPr>
          <w:rFonts w:ascii="Times New Roman" w:hAnsi="Times New Roman"/>
          <w:sz w:val="20"/>
          <w:szCs w:val="20"/>
        </w:rPr>
        <w:t>Membuka Kesempatan Lapangan Kerja Baru</w:t>
      </w:r>
      <w:r>
        <w:rPr>
          <w:rFonts w:ascii="Times New Roman" w:hAnsi="Times New Roman"/>
          <w:sz w:val="20"/>
          <w:szCs w:val="20"/>
        </w:rPr>
        <w:t xml:space="preserve">, </w:t>
      </w:r>
      <w:r w:rsidRPr="00267EB9">
        <w:rPr>
          <w:rFonts w:ascii="Times New Roman" w:hAnsi="Times New Roman"/>
          <w:sz w:val="20"/>
          <w:szCs w:val="20"/>
        </w:rPr>
        <w:t>Anda bisa membuka kesempatan kerja bagi siapa saja. Ketika bisnis mulai bertumbuh pesat, maka semakin banyak lapangan kerja yang dapat anda ciptakan(Pengusaha=jobs maker) BUKAN (Pegawai=jobs seeker) Selain dapat menjadi bagian dari  usaha yang digeluti, hal ini juga dapat menciptakan peluang kerja untuk orang lain (Baca=Bermanfaat).</w:t>
      </w:r>
    </w:p>
    <w:p w:rsidR="00267EB9" w:rsidRPr="00344D62" w:rsidRDefault="00267EB9" w:rsidP="00344D62">
      <w:pPr>
        <w:pStyle w:val="ListParagraph"/>
        <w:widowControl w:val="0"/>
        <w:numPr>
          <w:ilvl w:val="1"/>
          <w:numId w:val="1"/>
        </w:numPr>
        <w:autoSpaceDE w:val="0"/>
        <w:autoSpaceDN w:val="0"/>
        <w:adjustRightInd w:val="0"/>
        <w:spacing w:before="6" w:after="0" w:line="240" w:lineRule="auto"/>
        <w:jc w:val="both"/>
        <w:rPr>
          <w:rFonts w:ascii="Times New Roman" w:hAnsi="Times New Roman"/>
          <w:sz w:val="20"/>
          <w:szCs w:val="20"/>
        </w:rPr>
      </w:pPr>
      <w:r w:rsidRPr="00A15BE1">
        <w:rPr>
          <w:rFonts w:ascii="Times New Roman" w:hAnsi="Times New Roman"/>
          <w:sz w:val="20"/>
          <w:szCs w:val="20"/>
        </w:rPr>
        <w:t>Ilmu dan Wawasan Menjadi Bertambah</w:t>
      </w:r>
      <w:r w:rsidR="00A15BE1">
        <w:rPr>
          <w:rFonts w:ascii="Times New Roman" w:hAnsi="Times New Roman"/>
          <w:sz w:val="20"/>
          <w:szCs w:val="20"/>
        </w:rPr>
        <w:t xml:space="preserve">, </w:t>
      </w:r>
      <w:r w:rsidRPr="00A15BE1">
        <w:rPr>
          <w:rFonts w:ascii="Times New Roman" w:hAnsi="Times New Roman"/>
          <w:sz w:val="20"/>
          <w:szCs w:val="20"/>
        </w:rPr>
        <w:t>Tak hanya rekanan saja yang bertambah, ilmu pengetahuan dan wawasan akan terus berkembang. Misalnya ilmu dan wawasan seputar perkembangan bisnis,ekeonomi dan sosial. Hal ini  juga bisa didapatkan dari  rekanan/client yang sering kita temui.</w:t>
      </w:r>
    </w:p>
    <w:p w:rsidR="00BE2EC1" w:rsidRDefault="00BE2EC1" w:rsidP="00BE2EC1">
      <w:pPr>
        <w:widowControl w:val="0"/>
        <w:autoSpaceDE w:val="0"/>
        <w:autoSpaceDN w:val="0"/>
        <w:adjustRightInd w:val="0"/>
        <w:spacing w:before="6" w:after="0" w:line="240" w:lineRule="auto"/>
        <w:ind w:firstLine="567"/>
        <w:jc w:val="both"/>
        <w:rPr>
          <w:rFonts w:ascii="Times New Roman" w:hAnsi="Times New Roman"/>
          <w:sz w:val="20"/>
          <w:szCs w:val="20"/>
        </w:rPr>
      </w:pPr>
      <w:r>
        <w:rPr>
          <w:rFonts w:ascii="Times New Roman" w:hAnsi="Times New Roman"/>
          <w:sz w:val="20"/>
          <w:szCs w:val="20"/>
        </w:rPr>
        <w:t>Sedangkan kekurangan dari wirausaha adalah berbagai macam resiko yang dihadapi contohnya resiko kerugian atau kehilangan investasi, jika memiliki manajemen yang kurang baik maka dapat beresiko pada penghasilan. Yang tidak pasti, dapat terjadi ketidakcocokan antara karyawan. Pastinya pelaku usaha tidak ingin usahanya mengalami kegagalan. Mari mengetahui apa saja faktor keberhasilan dalam menjalani hidup sebagai wirausaha. Faktor keberhasilan menjadi wirausaha antara lain :</w:t>
      </w:r>
    </w:p>
    <w:p w:rsidR="00BE2EC1" w:rsidRPr="00BE2EC1" w:rsidRDefault="00BE2EC1" w:rsidP="00BE2EC1">
      <w:pPr>
        <w:pStyle w:val="ListParagraph"/>
        <w:widowControl w:val="0"/>
        <w:numPr>
          <w:ilvl w:val="0"/>
          <w:numId w:val="6"/>
        </w:numPr>
        <w:autoSpaceDE w:val="0"/>
        <w:autoSpaceDN w:val="0"/>
        <w:adjustRightInd w:val="0"/>
        <w:spacing w:before="6" w:after="0" w:line="240" w:lineRule="auto"/>
        <w:jc w:val="both"/>
        <w:rPr>
          <w:rFonts w:ascii="Times New Roman" w:hAnsi="Times New Roman"/>
          <w:sz w:val="20"/>
          <w:szCs w:val="20"/>
        </w:rPr>
      </w:pPr>
      <w:r w:rsidRPr="00BE2EC1">
        <w:rPr>
          <w:rFonts w:ascii="Times New Roman" w:hAnsi="Times New Roman"/>
          <w:sz w:val="20"/>
          <w:szCs w:val="20"/>
        </w:rPr>
        <w:t>Pelaku usaha harus memiliki kemauan untuk usahanya berhasil dan tentunya tekad yang tinggi,</w:t>
      </w:r>
    </w:p>
    <w:p w:rsidR="00BE2EC1" w:rsidRPr="00BE2EC1" w:rsidRDefault="00BE2EC1" w:rsidP="00BE2EC1">
      <w:pPr>
        <w:pStyle w:val="ListParagraph"/>
        <w:widowControl w:val="0"/>
        <w:numPr>
          <w:ilvl w:val="0"/>
          <w:numId w:val="6"/>
        </w:numPr>
        <w:autoSpaceDE w:val="0"/>
        <w:autoSpaceDN w:val="0"/>
        <w:adjustRightInd w:val="0"/>
        <w:spacing w:before="6" w:after="0" w:line="240" w:lineRule="auto"/>
        <w:jc w:val="both"/>
        <w:rPr>
          <w:rFonts w:ascii="Times New Roman" w:hAnsi="Times New Roman"/>
          <w:sz w:val="20"/>
          <w:szCs w:val="20"/>
        </w:rPr>
      </w:pPr>
      <w:r w:rsidRPr="00BE2EC1">
        <w:rPr>
          <w:rFonts w:ascii="Times New Roman" w:hAnsi="Times New Roman"/>
          <w:sz w:val="20"/>
          <w:szCs w:val="20"/>
        </w:rPr>
        <w:t>Dapat membaca dan memahami pangsa pasar,</w:t>
      </w:r>
    </w:p>
    <w:p w:rsidR="00BE2EC1" w:rsidRPr="00BE2EC1" w:rsidRDefault="00BE2EC1" w:rsidP="00BE2EC1">
      <w:pPr>
        <w:pStyle w:val="ListParagraph"/>
        <w:widowControl w:val="0"/>
        <w:numPr>
          <w:ilvl w:val="0"/>
          <w:numId w:val="6"/>
        </w:numPr>
        <w:autoSpaceDE w:val="0"/>
        <w:autoSpaceDN w:val="0"/>
        <w:adjustRightInd w:val="0"/>
        <w:spacing w:before="6" w:after="0" w:line="240" w:lineRule="auto"/>
        <w:jc w:val="both"/>
        <w:rPr>
          <w:rFonts w:ascii="Times New Roman" w:hAnsi="Times New Roman"/>
          <w:sz w:val="20"/>
          <w:szCs w:val="20"/>
        </w:rPr>
      </w:pPr>
      <w:r w:rsidRPr="00BE2EC1">
        <w:rPr>
          <w:rFonts w:ascii="Times New Roman" w:hAnsi="Times New Roman"/>
          <w:sz w:val="20"/>
          <w:szCs w:val="20"/>
        </w:rPr>
        <w:t>Memiliki jiwa kreatif yang tinggi dan inovatif,</w:t>
      </w:r>
    </w:p>
    <w:p w:rsidR="00BE2EC1" w:rsidRPr="00BE2EC1" w:rsidRDefault="00BE2EC1" w:rsidP="00BE2EC1">
      <w:pPr>
        <w:pStyle w:val="ListParagraph"/>
        <w:widowControl w:val="0"/>
        <w:numPr>
          <w:ilvl w:val="0"/>
          <w:numId w:val="6"/>
        </w:numPr>
        <w:autoSpaceDE w:val="0"/>
        <w:autoSpaceDN w:val="0"/>
        <w:adjustRightInd w:val="0"/>
        <w:spacing w:before="6" w:after="0" w:line="240" w:lineRule="auto"/>
        <w:jc w:val="both"/>
        <w:rPr>
          <w:rFonts w:ascii="Times New Roman" w:hAnsi="Times New Roman"/>
          <w:sz w:val="20"/>
          <w:szCs w:val="20"/>
        </w:rPr>
      </w:pPr>
      <w:r w:rsidRPr="00BE2EC1">
        <w:rPr>
          <w:rFonts w:ascii="Times New Roman" w:hAnsi="Times New Roman"/>
          <w:sz w:val="20"/>
          <w:szCs w:val="20"/>
        </w:rPr>
        <w:t>Memiliki jaringan teman yang luas sehingga dapat memasarkan produk secara luas,</w:t>
      </w:r>
    </w:p>
    <w:p w:rsidR="00BE2EC1" w:rsidRPr="00BE2EC1" w:rsidRDefault="00BE2EC1" w:rsidP="00BE2EC1">
      <w:pPr>
        <w:pStyle w:val="ListParagraph"/>
        <w:widowControl w:val="0"/>
        <w:numPr>
          <w:ilvl w:val="0"/>
          <w:numId w:val="6"/>
        </w:numPr>
        <w:autoSpaceDE w:val="0"/>
        <w:autoSpaceDN w:val="0"/>
        <w:adjustRightInd w:val="0"/>
        <w:spacing w:before="6" w:after="0" w:line="240" w:lineRule="auto"/>
        <w:jc w:val="both"/>
        <w:rPr>
          <w:rFonts w:ascii="Times New Roman" w:hAnsi="Times New Roman"/>
          <w:sz w:val="20"/>
          <w:szCs w:val="20"/>
        </w:rPr>
      </w:pPr>
      <w:r w:rsidRPr="00BE2EC1">
        <w:rPr>
          <w:rFonts w:ascii="Times New Roman" w:hAnsi="Times New Roman"/>
          <w:sz w:val="20"/>
          <w:szCs w:val="20"/>
        </w:rPr>
        <w:t>Tentunya memiliki pengetahuan tentang basic berbisnis,</w:t>
      </w:r>
    </w:p>
    <w:p w:rsidR="00BE2EC1" w:rsidRPr="00BE2EC1" w:rsidRDefault="00BE2EC1" w:rsidP="00BE2EC1">
      <w:pPr>
        <w:pStyle w:val="ListParagraph"/>
        <w:widowControl w:val="0"/>
        <w:numPr>
          <w:ilvl w:val="0"/>
          <w:numId w:val="6"/>
        </w:numPr>
        <w:autoSpaceDE w:val="0"/>
        <w:autoSpaceDN w:val="0"/>
        <w:adjustRightInd w:val="0"/>
        <w:spacing w:before="6" w:after="0" w:line="240" w:lineRule="auto"/>
        <w:jc w:val="both"/>
        <w:rPr>
          <w:rFonts w:ascii="Times New Roman" w:hAnsi="Times New Roman"/>
          <w:sz w:val="20"/>
          <w:szCs w:val="20"/>
        </w:rPr>
      </w:pPr>
      <w:r w:rsidRPr="00BE2EC1">
        <w:rPr>
          <w:rFonts w:ascii="Times New Roman" w:hAnsi="Times New Roman"/>
          <w:sz w:val="20"/>
          <w:szCs w:val="20"/>
        </w:rPr>
        <w:t>Memiliki mental yang kuat,</w:t>
      </w:r>
    </w:p>
    <w:p w:rsidR="00BE2EC1" w:rsidRPr="00BE2EC1" w:rsidRDefault="00BE2EC1" w:rsidP="00BE2EC1">
      <w:pPr>
        <w:pStyle w:val="ListParagraph"/>
        <w:widowControl w:val="0"/>
        <w:numPr>
          <w:ilvl w:val="0"/>
          <w:numId w:val="6"/>
        </w:numPr>
        <w:autoSpaceDE w:val="0"/>
        <w:autoSpaceDN w:val="0"/>
        <w:adjustRightInd w:val="0"/>
        <w:spacing w:before="6" w:after="0" w:line="240" w:lineRule="auto"/>
        <w:jc w:val="both"/>
        <w:rPr>
          <w:rFonts w:ascii="Times New Roman" w:hAnsi="Times New Roman"/>
          <w:sz w:val="20"/>
          <w:szCs w:val="20"/>
        </w:rPr>
      </w:pPr>
      <w:r w:rsidRPr="00BE2EC1">
        <w:rPr>
          <w:rFonts w:ascii="Times New Roman" w:hAnsi="Times New Roman"/>
          <w:sz w:val="20"/>
          <w:szCs w:val="20"/>
        </w:rPr>
        <w:t>Memiliki modal yang cukup.</w:t>
      </w:r>
    </w:p>
    <w:p w:rsidR="00BE2EC1" w:rsidRDefault="00BE2EC1" w:rsidP="006C0457">
      <w:pPr>
        <w:widowControl w:val="0"/>
        <w:autoSpaceDE w:val="0"/>
        <w:autoSpaceDN w:val="0"/>
        <w:adjustRightInd w:val="0"/>
        <w:spacing w:before="6" w:after="0" w:line="240" w:lineRule="auto"/>
        <w:ind w:firstLine="567"/>
        <w:jc w:val="both"/>
        <w:rPr>
          <w:rFonts w:ascii="Times New Roman" w:hAnsi="Times New Roman"/>
          <w:sz w:val="20"/>
          <w:szCs w:val="20"/>
        </w:rPr>
      </w:pPr>
      <w:r>
        <w:rPr>
          <w:rFonts w:ascii="Times New Roman" w:hAnsi="Times New Roman"/>
          <w:sz w:val="20"/>
          <w:szCs w:val="20"/>
        </w:rPr>
        <w:t>Contoh dari wirausaha yang ada di sekeliling kita sangatlah banyak. Contohnya ada café, toko baju, florist, laundry, toko kelontong atau sembako, fotocopy, startup, dan lain-lain yang biasanya kita temui disekitar kita.</w:t>
      </w:r>
    </w:p>
    <w:p w:rsidR="006C0457" w:rsidRDefault="006C0457" w:rsidP="006C0457">
      <w:pPr>
        <w:widowControl w:val="0"/>
        <w:autoSpaceDE w:val="0"/>
        <w:autoSpaceDN w:val="0"/>
        <w:adjustRightInd w:val="0"/>
        <w:spacing w:before="6" w:after="0" w:line="240" w:lineRule="auto"/>
        <w:ind w:firstLine="567"/>
        <w:jc w:val="both"/>
        <w:rPr>
          <w:rFonts w:ascii="Times New Roman" w:hAnsi="Times New Roman"/>
          <w:sz w:val="20"/>
          <w:szCs w:val="20"/>
        </w:rPr>
      </w:pPr>
    </w:p>
    <w:p w:rsidR="00A46DDD" w:rsidRDefault="00A46DDD" w:rsidP="00A46DDD">
      <w:pPr>
        <w:pStyle w:val="ListParagraph"/>
        <w:widowControl w:val="0"/>
        <w:numPr>
          <w:ilvl w:val="0"/>
          <w:numId w:val="1"/>
        </w:numPr>
        <w:autoSpaceDE w:val="0"/>
        <w:autoSpaceDN w:val="0"/>
        <w:adjustRightInd w:val="0"/>
        <w:spacing w:before="6" w:after="0" w:line="240" w:lineRule="auto"/>
        <w:jc w:val="both"/>
        <w:rPr>
          <w:rFonts w:ascii="Times New Roman" w:hAnsi="Times New Roman"/>
          <w:b/>
          <w:bCs/>
          <w:sz w:val="20"/>
          <w:szCs w:val="20"/>
        </w:rPr>
      </w:pPr>
      <w:r>
        <w:rPr>
          <w:rFonts w:ascii="Times New Roman" w:hAnsi="Times New Roman"/>
          <w:b/>
          <w:bCs/>
          <w:sz w:val="20"/>
          <w:szCs w:val="20"/>
        </w:rPr>
        <w:t>Strategi Pengembangan Bisnis di Masa Pandemi</w:t>
      </w:r>
    </w:p>
    <w:p w:rsidR="00A43505" w:rsidRDefault="00A43505" w:rsidP="00A43505">
      <w:pPr>
        <w:widowControl w:val="0"/>
        <w:autoSpaceDE w:val="0"/>
        <w:autoSpaceDN w:val="0"/>
        <w:adjustRightInd w:val="0"/>
        <w:spacing w:before="6" w:after="0" w:line="240" w:lineRule="auto"/>
        <w:jc w:val="both"/>
        <w:rPr>
          <w:rFonts w:ascii="Times New Roman" w:hAnsi="Times New Roman"/>
          <w:sz w:val="20"/>
          <w:szCs w:val="20"/>
        </w:rPr>
      </w:pPr>
    </w:p>
    <w:p w:rsidR="00A46DDD" w:rsidRPr="00A43505" w:rsidRDefault="00A46DDD" w:rsidP="00A43505">
      <w:pPr>
        <w:widowControl w:val="0"/>
        <w:autoSpaceDE w:val="0"/>
        <w:autoSpaceDN w:val="0"/>
        <w:adjustRightInd w:val="0"/>
        <w:spacing w:before="6" w:after="0" w:line="240" w:lineRule="auto"/>
        <w:ind w:firstLine="720"/>
        <w:jc w:val="both"/>
        <w:rPr>
          <w:rFonts w:ascii="Times New Roman" w:hAnsi="Times New Roman"/>
          <w:sz w:val="20"/>
          <w:szCs w:val="20"/>
        </w:rPr>
      </w:pPr>
      <w:r w:rsidRPr="00A43505">
        <w:rPr>
          <w:rFonts w:ascii="Times New Roman" w:hAnsi="Times New Roman"/>
          <w:sz w:val="20"/>
          <w:szCs w:val="20"/>
        </w:rPr>
        <w:t>Diskon dan penawaran gratis</w:t>
      </w:r>
      <w:r w:rsidR="00CD351F" w:rsidRPr="00A43505">
        <w:rPr>
          <w:rFonts w:ascii="Times New Roman" w:hAnsi="Times New Roman"/>
          <w:sz w:val="20"/>
          <w:szCs w:val="20"/>
        </w:rPr>
        <w:t>, c</w:t>
      </w:r>
      <w:r w:rsidRPr="00A43505">
        <w:rPr>
          <w:rFonts w:ascii="Times New Roman" w:hAnsi="Times New Roman"/>
          <w:sz w:val="20"/>
          <w:szCs w:val="20"/>
        </w:rPr>
        <w:t>ara ini mungkin terdengar berlawanan bagi beberapa orang, tapi jelas cara ini bisa Anda lakukan.</w:t>
      </w:r>
      <w:r w:rsidR="00CD351F" w:rsidRPr="00A43505">
        <w:rPr>
          <w:rFonts w:ascii="Times New Roman" w:hAnsi="Times New Roman"/>
          <w:sz w:val="20"/>
          <w:szCs w:val="20"/>
        </w:rPr>
        <w:t xml:space="preserve"> </w:t>
      </w:r>
      <w:r w:rsidRPr="00A43505">
        <w:rPr>
          <w:rFonts w:ascii="Times New Roman" w:hAnsi="Times New Roman"/>
          <w:sz w:val="20"/>
          <w:szCs w:val="20"/>
        </w:rPr>
        <w:t>Misalnya saja seperti aplikasi Zoom, saat ini tidak ada yang tidak mengenal aplikasi ini. Sejak masa pandemi penggunanya telah melonjak dari 10 juta orang menjadi 200 juta hanya dalam beberapa Minggu.</w:t>
      </w:r>
      <w:r w:rsidR="00CD351F" w:rsidRPr="00A43505">
        <w:rPr>
          <w:rFonts w:ascii="Times New Roman" w:hAnsi="Times New Roman"/>
          <w:sz w:val="20"/>
          <w:szCs w:val="20"/>
        </w:rPr>
        <w:t xml:space="preserve"> </w:t>
      </w:r>
      <w:r w:rsidRPr="00A43505">
        <w:rPr>
          <w:rFonts w:ascii="Times New Roman" w:hAnsi="Times New Roman"/>
          <w:sz w:val="20"/>
          <w:szCs w:val="20"/>
        </w:rPr>
        <w:t>Zoom memberikan penawaran gratis dan memang mereka tidak memperoleh keuntungan, tapi yang pasti perusahaan Zoom akan menghasilkan ribuan prospek baru dan pelanggan akan kembali membeli dalam beberapa hari mendatang.</w:t>
      </w:r>
      <w:r w:rsidR="00CD351F" w:rsidRPr="00A43505">
        <w:rPr>
          <w:rFonts w:ascii="Times New Roman" w:hAnsi="Times New Roman"/>
          <w:sz w:val="20"/>
          <w:szCs w:val="20"/>
        </w:rPr>
        <w:t xml:space="preserve"> </w:t>
      </w:r>
      <w:r w:rsidRPr="00A43505">
        <w:rPr>
          <w:rFonts w:ascii="Times New Roman" w:hAnsi="Times New Roman"/>
          <w:sz w:val="20"/>
          <w:szCs w:val="20"/>
        </w:rPr>
        <w:t>Entrepreneur.com dalam surveinya menemukan bahwa 30 persen adalah angka ajaib yang menarik pelanggan. Bahkan perusahaan e-commerce berbasis Fahsion, menghasilkan tanggapan yang memuaskan dengan menawarkan pengiriman gratis dan diskon di saat krisis ini.</w:t>
      </w:r>
    </w:p>
    <w:p w:rsidR="00FB166D" w:rsidRPr="00A46DD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Pr="00A46DD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Pr="00A46DD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Default="00AA48EB" w:rsidP="00FB166D">
      <w:pPr>
        <w:widowControl w:val="0"/>
        <w:autoSpaceDE w:val="0"/>
        <w:autoSpaceDN w:val="0"/>
        <w:adjustRightInd w:val="0"/>
        <w:spacing w:before="6" w:after="0" w:line="240" w:lineRule="auto"/>
        <w:ind w:firstLine="567"/>
        <w:jc w:val="both"/>
        <w:rPr>
          <w:rFonts w:ascii="Times New Roman" w:hAnsi="Times New Roman"/>
          <w:sz w:val="20"/>
          <w:szCs w:val="20"/>
        </w:rPr>
      </w:pPr>
      <w:r>
        <w:rPr>
          <w:rFonts w:ascii="Times New Roman" w:hAnsi="Times New Roman"/>
          <w:sz w:val="20"/>
          <w:szCs w:val="20"/>
        </w:rPr>
        <w:t xml:space="preserve">DAFTAR PUSTAKA </w:t>
      </w:r>
    </w:p>
    <w:p w:rsidR="00AA48EB" w:rsidRPr="00AA48EB" w:rsidRDefault="00AA48EB" w:rsidP="00AA48EB">
      <w:pPr>
        <w:widowControl w:val="0"/>
        <w:autoSpaceDE w:val="0"/>
        <w:autoSpaceDN w:val="0"/>
        <w:adjustRightInd w:val="0"/>
        <w:spacing w:after="0" w:line="240" w:lineRule="auto"/>
        <w:ind w:left="640" w:hanging="640"/>
        <w:rPr>
          <w:rFonts w:ascii="Times New Roman" w:hAnsi="Times New Roman"/>
          <w:noProof/>
          <w:sz w:val="20"/>
          <w:szCs w:val="24"/>
        </w:rPr>
      </w:pPr>
      <w:r>
        <w:rPr>
          <w:rFonts w:ascii="Times New Roman" w:hAnsi="Times New Roman"/>
          <w:sz w:val="20"/>
          <w:szCs w:val="20"/>
        </w:rPr>
        <w:fldChar w:fldCharType="begin" w:fldLock="1"/>
      </w:r>
      <w:r>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r w:rsidRPr="00AA48EB">
        <w:rPr>
          <w:rFonts w:ascii="Times New Roman" w:hAnsi="Times New Roman"/>
          <w:noProof/>
          <w:sz w:val="20"/>
          <w:szCs w:val="24"/>
        </w:rPr>
        <w:t>[1]</w:t>
      </w:r>
      <w:r w:rsidRPr="00AA48EB">
        <w:rPr>
          <w:rFonts w:ascii="Times New Roman" w:hAnsi="Times New Roman"/>
          <w:noProof/>
          <w:sz w:val="20"/>
          <w:szCs w:val="24"/>
        </w:rPr>
        <w:tab/>
        <w:t xml:space="preserve">J. M.M, Ir, </w:t>
      </w:r>
      <w:r w:rsidRPr="00AA48EB">
        <w:rPr>
          <w:rFonts w:ascii="Times New Roman" w:hAnsi="Times New Roman"/>
          <w:i/>
          <w:iCs/>
          <w:noProof/>
          <w:sz w:val="20"/>
          <w:szCs w:val="24"/>
        </w:rPr>
        <w:t>Tips Praktis Menjadi Pewirausaha Sukses</w:t>
      </w:r>
      <w:r w:rsidRPr="00AA48EB">
        <w:rPr>
          <w:rFonts w:ascii="Times New Roman" w:hAnsi="Times New Roman"/>
          <w:noProof/>
          <w:sz w:val="20"/>
          <w:szCs w:val="24"/>
        </w:rPr>
        <w:t>. Sidoarjo: Universitas Muhammadiyah Sidoarjo, 2017.</w:t>
      </w:r>
    </w:p>
    <w:p w:rsidR="00AA48EB" w:rsidRPr="00AA48EB" w:rsidRDefault="00AA48EB" w:rsidP="00AA48EB">
      <w:pPr>
        <w:widowControl w:val="0"/>
        <w:autoSpaceDE w:val="0"/>
        <w:autoSpaceDN w:val="0"/>
        <w:adjustRightInd w:val="0"/>
        <w:spacing w:after="0" w:line="240" w:lineRule="auto"/>
        <w:ind w:left="640" w:hanging="640"/>
        <w:rPr>
          <w:rFonts w:ascii="Times New Roman" w:hAnsi="Times New Roman"/>
          <w:noProof/>
          <w:sz w:val="20"/>
          <w:szCs w:val="24"/>
        </w:rPr>
      </w:pPr>
      <w:r w:rsidRPr="00AA48EB">
        <w:rPr>
          <w:rFonts w:ascii="Times New Roman" w:hAnsi="Times New Roman"/>
          <w:noProof/>
          <w:sz w:val="20"/>
          <w:szCs w:val="24"/>
        </w:rPr>
        <w:t>[2]</w:t>
      </w:r>
      <w:r w:rsidRPr="00AA48EB">
        <w:rPr>
          <w:rFonts w:ascii="Times New Roman" w:hAnsi="Times New Roman"/>
          <w:noProof/>
          <w:sz w:val="20"/>
          <w:szCs w:val="24"/>
        </w:rPr>
        <w:tab/>
        <w:t>A. Pengaruh, K. Wirausaha, and P. Kewirausahaan, “Pengetahuan Kewirausahaan , Dan Lingkungan the Effect of Entrepreneur Personality , Entrepreneurship Knowledge , and Environment on Entrepreneurial Interest,” pp. 311–324.</w:t>
      </w:r>
    </w:p>
    <w:p w:rsidR="00AA48EB" w:rsidRPr="00AA48EB" w:rsidRDefault="00AA48EB" w:rsidP="00AA48EB">
      <w:pPr>
        <w:widowControl w:val="0"/>
        <w:autoSpaceDE w:val="0"/>
        <w:autoSpaceDN w:val="0"/>
        <w:adjustRightInd w:val="0"/>
        <w:spacing w:after="0" w:line="240" w:lineRule="auto"/>
        <w:ind w:left="640" w:hanging="640"/>
        <w:rPr>
          <w:rFonts w:ascii="Times New Roman" w:hAnsi="Times New Roman"/>
          <w:noProof/>
          <w:sz w:val="20"/>
        </w:rPr>
      </w:pPr>
      <w:r w:rsidRPr="00AA48EB">
        <w:rPr>
          <w:rFonts w:ascii="Times New Roman" w:hAnsi="Times New Roman"/>
          <w:noProof/>
          <w:sz w:val="20"/>
          <w:szCs w:val="24"/>
        </w:rPr>
        <w:t>[3]</w:t>
      </w:r>
      <w:r w:rsidRPr="00AA48EB">
        <w:rPr>
          <w:rFonts w:ascii="Times New Roman" w:hAnsi="Times New Roman"/>
          <w:noProof/>
          <w:sz w:val="20"/>
          <w:szCs w:val="24"/>
        </w:rPr>
        <w:tab/>
        <w:t xml:space="preserve">F. De </w:t>
      </w:r>
      <w:r w:rsidRPr="00AA48EB">
        <w:rPr>
          <w:rFonts w:ascii="Times New Roman" w:hAnsi="Times New Roman"/>
          <w:i/>
          <w:iCs/>
          <w:noProof/>
          <w:sz w:val="20"/>
          <w:szCs w:val="24"/>
        </w:rPr>
        <w:t>et al.</w:t>
      </w:r>
      <w:r w:rsidRPr="00AA48EB">
        <w:rPr>
          <w:rFonts w:ascii="Times New Roman" w:hAnsi="Times New Roman"/>
          <w:noProof/>
          <w:sz w:val="20"/>
          <w:szCs w:val="24"/>
        </w:rPr>
        <w:t xml:space="preserve">, “ANALISIS PENERAPAN TEKNOLOGI INFORMASI DAN KOMUNIKASI UNTUK PENGEMBANGAN KEWIRAUSAHAAN SOSIAL ( Studi pada Saung Angklung Udjo Bandung Jawa Barat 2014 ),” </w:t>
      </w:r>
      <w:r w:rsidRPr="00AA48EB">
        <w:rPr>
          <w:rFonts w:ascii="Times New Roman" w:hAnsi="Times New Roman"/>
          <w:i/>
          <w:iCs/>
          <w:noProof/>
          <w:sz w:val="20"/>
          <w:szCs w:val="24"/>
        </w:rPr>
        <w:t>--</w:t>
      </w:r>
      <w:r w:rsidRPr="00AA48EB">
        <w:rPr>
          <w:rFonts w:ascii="Times New Roman" w:hAnsi="Times New Roman"/>
          <w:noProof/>
          <w:sz w:val="20"/>
          <w:szCs w:val="24"/>
        </w:rPr>
        <w:t>, vol. 11, no. 1, pp. 159–182, 2015.</w:t>
      </w:r>
    </w:p>
    <w:p w:rsidR="00AA48EB" w:rsidRPr="00A46DDD" w:rsidRDefault="00AA48EB" w:rsidP="00FB166D">
      <w:pPr>
        <w:widowControl w:val="0"/>
        <w:autoSpaceDE w:val="0"/>
        <w:autoSpaceDN w:val="0"/>
        <w:adjustRightInd w:val="0"/>
        <w:spacing w:before="6" w:after="0" w:line="240" w:lineRule="auto"/>
        <w:ind w:firstLine="567"/>
        <w:jc w:val="both"/>
        <w:rPr>
          <w:rFonts w:ascii="Times New Roman" w:hAnsi="Times New Roman"/>
          <w:sz w:val="20"/>
          <w:szCs w:val="20"/>
        </w:rPr>
      </w:pPr>
      <w:r>
        <w:rPr>
          <w:rFonts w:ascii="Times New Roman" w:hAnsi="Times New Roman"/>
          <w:sz w:val="20"/>
          <w:szCs w:val="20"/>
        </w:rPr>
        <w:fldChar w:fldCharType="end"/>
      </w:r>
    </w:p>
    <w:p w:rsidR="00FB166D" w:rsidRPr="00A46DD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Pr="00A46DD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Pr="00A46DD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Pr="00A46DDD" w:rsidRDefault="00FB166D" w:rsidP="00FB166D">
      <w:pPr>
        <w:widowControl w:val="0"/>
        <w:autoSpaceDE w:val="0"/>
        <w:autoSpaceDN w:val="0"/>
        <w:adjustRightInd w:val="0"/>
        <w:spacing w:before="6" w:after="0" w:line="240" w:lineRule="auto"/>
        <w:ind w:firstLine="567"/>
        <w:jc w:val="both"/>
        <w:rPr>
          <w:rFonts w:ascii="Times New Roman" w:hAnsi="Times New Roman"/>
          <w:sz w:val="20"/>
          <w:szCs w:val="20"/>
        </w:rPr>
      </w:pPr>
    </w:p>
    <w:p w:rsidR="00FB166D" w:rsidRPr="00A46DDD" w:rsidRDefault="00FB166D" w:rsidP="00FB166D">
      <w:pPr>
        <w:widowControl w:val="0"/>
        <w:autoSpaceDE w:val="0"/>
        <w:autoSpaceDN w:val="0"/>
        <w:adjustRightInd w:val="0"/>
        <w:spacing w:before="6" w:after="0" w:line="240" w:lineRule="auto"/>
        <w:ind w:firstLine="567"/>
        <w:jc w:val="both"/>
        <w:rPr>
          <w:rFonts w:ascii="Times New Roman" w:hAnsi="Times New Roman"/>
          <w:color w:val="000000"/>
          <w:sz w:val="20"/>
          <w:szCs w:val="20"/>
        </w:rPr>
      </w:pPr>
    </w:p>
    <w:sectPr w:rsidR="00FB166D" w:rsidRPr="00A46DDD" w:rsidSect="000F1617">
      <w:footerReference w:type="default" r:id="rId10"/>
      <w:pgSz w:w="11920" w:h="16860"/>
      <w:pgMar w:top="1140" w:right="1300" w:bottom="280" w:left="1300" w:header="955" w:footer="789" w:gutter="0"/>
      <w:pgNumType w:start="2"/>
      <w:cols w:space="720" w:equalWidth="0">
        <w:col w:w="936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42DCA" w:rsidRDefault="00342DCA">
      <w:pPr>
        <w:spacing w:after="0" w:line="240" w:lineRule="auto"/>
      </w:pPr>
      <w:r>
        <w:separator/>
      </w:r>
    </w:p>
  </w:endnote>
  <w:endnote w:type="continuationSeparator" w:id="0">
    <w:p w:rsidR="00342DCA" w:rsidRDefault="00342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Noto Serif Thai"/>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Roboto">
    <w:panose1 w:val="02000000000000000000"/>
    <w:charset w:val="00"/>
    <w:family w:val="auto"/>
    <w:pitch w:val="variable"/>
    <w:sig w:usb0="E00002FF" w:usb1="5000217F" w:usb2="00000021" w:usb3="00000000" w:csb0="0000019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23481" w:rsidRDefault="00110D6B">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8752" behindDoc="1" locked="0" layoutInCell="0" allowOverlap="1">
              <wp:simplePos x="0" y="0"/>
              <wp:positionH relativeFrom="page">
                <wp:posOffset>3759200</wp:posOffset>
              </wp:positionH>
              <wp:positionV relativeFrom="page">
                <wp:posOffset>10053320</wp:posOffset>
              </wp:positionV>
              <wp:extent cx="101600" cy="127000"/>
              <wp:effectExtent l="0" t="0" r="0" b="0"/>
              <wp:wrapNone/>
              <wp:docPr id="26" nam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160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AA48EB">
                            <w:rPr>
                              <w:rFonts w:ascii="Times New Roman" w:hAnsi="Times New Roman"/>
                              <w:noProof/>
                              <w:sz w:val="16"/>
                              <w:szCs w:val="16"/>
                            </w:rPr>
                            <w:t>3</w:t>
                          </w:r>
                          <w:r>
                            <w:rPr>
                              <w:rFonts w:ascii="Times New Roman" w:hAnsi="Times New Roman"/>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3" o:spid="_x0000_s1028" type="#_x0000_t202" style="position:absolute;margin-left:296pt;margin-top:791.6pt;width:8pt;height:10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" o:allowincell="f" filled="f" stroked="f">
              <v:path arrowok="t"/>
              <v:textbox inset="0,0,0,0">
                <w:txbxContent>
                  <w:p w:rsidR="00E23481" w:rsidRDefault="00E23481">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PAGE </w:instrText>
                    </w:r>
                    <w:r>
                      <w:rPr>
                        <w:rFonts w:ascii="Times New Roman" w:hAnsi="Times New Roman"/>
                        <w:sz w:val="16"/>
                        <w:szCs w:val="16"/>
                      </w:rPr>
                      <w:fldChar w:fldCharType="separate"/>
                    </w:r>
                    <w:r w:rsidR="00AA48EB">
                      <w:rPr>
                        <w:rFonts w:ascii="Times New Roman" w:hAnsi="Times New Roman"/>
                        <w:noProof/>
                        <w:sz w:val="16"/>
                        <w:szCs w:val="16"/>
                      </w:rPr>
                      <w:t>3</w:t>
                    </w:r>
                    <w:r>
                      <w:rPr>
                        <w:rFonts w:ascii="Times New Roman" w:hAnsi="Times New Roman"/>
                        <w:sz w:val="16"/>
                        <w:szCs w:val="1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42DCA" w:rsidRDefault="00342DCA">
      <w:pPr>
        <w:spacing w:after="0" w:line="240" w:lineRule="auto"/>
      </w:pPr>
      <w:r>
        <w:separator/>
      </w:r>
    </w:p>
  </w:footnote>
  <w:footnote w:type="continuationSeparator" w:id="0">
    <w:p w:rsidR="00342DCA" w:rsidRDefault="00342D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23481" w:rsidRDefault="00110D6B">
    <w:pPr>
      <w:widowControl w:val="0"/>
      <w:autoSpaceDE w:val="0"/>
      <w:autoSpaceDN w:val="0"/>
      <w:adjustRightInd w:val="0"/>
      <w:spacing w:after="0" w:line="200" w:lineRule="exact"/>
      <w:rPr>
        <w:rFonts w:ascii="Times New Roman" w:hAnsi="Times New Roman"/>
        <w:sz w:val="20"/>
        <w:szCs w:val="20"/>
      </w:rPr>
    </w:pPr>
    <w:r>
      <w:rPr>
        <w:noProof/>
      </w:rPr>
      <mc:AlternateContent>
        <mc:Choice Requires="wps">
          <w:drawing>
            <wp:anchor distT="0" distB="0" distL="114300" distR="114300" simplePos="0" relativeHeight="251656704" behindDoc="1" locked="0" layoutInCell="0" allowOverlap="1">
              <wp:simplePos x="0" y="0"/>
              <wp:positionH relativeFrom="page">
                <wp:posOffset>876300</wp:posOffset>
              </wp:positionH>
              <wp:positionV relativeFrom="page">
                <wp:posOffset>712470</wp:posOffset>
              </wp:positionV>
              <wp:extent cx="3771265" cy="152400"/>
              <wp:effectExtent l="0" t="0" r="0" b="0"/>
              <wp:wrapNone/>
              <wp:docPr id="28" nam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7712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 1" o:spid="_x0000_s1026" type="#_x0000_t202" style="position:absolute;margin-left:69pt;margin-top:56.1pt;width:296.95pt;height:12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" o:allowincell="f" filled="f" stroked="f">
              <v:path arrowok="t"/>
              <v:textbox inset="0,0,0,0">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3rd Annual Applied Science and Engineering Conference (AASEC 2018)</w:t>
                    </w:r>
                  </w:p>
                </w:txbxContent>
              </v:textbox>
              <w10:wrap anchorx="page" anchory="page"/>
            </v:shape>
          </w:pict>
        </mc:Fallback>
      </mc:AlternateContent>
    </w:r>
    <w:r>
      <w:rPr>
        <w:noProof/>
      </w:rPr>
      <mc:AlternateContent>
        <mc:Choice Requires="wps">
          <w:drawing>
            <wp:anchor distT="0" distB="0" distL="114300" distR="114300" simplePos="0" relativeHeight="251657728" behindDoc="1" locked="0" layoutInCell="0" allowOverlap="1">
              <wp:simplePos x="0" y="0"/>
              <wp:positionH relativeFrom="page">
                <wp:posOffset>5874385</wp:posOffset>
              </wp:positionH>
              <wp:positionV relativeFrom="page">
                <wp:posOffset>712470</wp:posOffset>
              </wp:positionV>
              <wp:extent cx="805180" cy="152400"/>
              <wp:effectExtent l="0" t="0" r="0" b="0"/>
              <wp:wrapNone/>
              <wp:docPr id="27" nam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051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IOP Publish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 2" o:spid="_x0000_s1027" type="#_x0000_t202" style="position:absolute;margin-left:462.55pt;margin-top:56.1pt;width:63.4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" o:allowincell="f" filled="f" stroked="f">
              <v:path arrowok="t"/>
              <v:textbox inset="0,0,0,0">
                <w:txbxContent>
                  <w:p w:rsidR="00E23481" w:rsidRDefault="00E23481">
                    <w:pPr>
                      <w:widowControl w:val="0"/>
                      <w:autoSpaceDE w:val="0"/>
                      <w:autoSpaceDN w:val="0"/>
                      <w:adjustRightInd w:val="0"/>
                      <w:spacing w:after="0" w:line="216" w:lineRule="exact"/>
                      <w:ind w:left="20" w:right="-30"/>
                      <w:rPr>
                        <w:rFonts w:ascii="Times New Roman" w:hAnsi="Times New Roman"/>
                        <w:color w:val="000000"/>
                        <w:sz w:val="20"/>
                        <w:szCs w:val="20"/>
                      </w:rPr>
                    </w:pPr>
                    <w:r>
                      <w:rPr>
                        <w:rFonts w:ascii="Times New Roman" w:hAnsi="Times New Roman"/>
                        <w:color w:val="363435"/>
                        <w:sz w:val="20"/>
                        <w:szCs w:val="20"/>
                      </w:rPr>
                      <w:t xml:space="preserve">IOP </w:t>
                    </w:r>
                    <w:r>
                      <w:rPr>
                        <w:rFonts w:ascii="Times New Roman" w:hAnsi="Times New Roman"/>
                        <w:color w:val="363435"/>
                        <w:sz w:val="20"/>
                        <w:szCs w:val="20"/>
                      </w:rPr>
                      <w:t>Publishing</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6332"/>
    <w:multiLevelType w:val="hybridMultilevel"/>
    <w:tmpl w:val="481E0A82"/>
    <w:lvl w:ilvl="0" w:tplc="A8A655F6">
      <w:start w:val="1"/>
      <w:numFmt w:val="decimal"/>
      <w:lvlText w:val="%1."/>
      <w:lvlJc w:val="left"/>
      <w:pPr>
        <w:ind w:left="499" w:hanging="360"/>
      </w:pPr>
      <w:rPr>
        <w:rFonts w:hint="default"/>
        <w:b/>
      </w:rPr>
    </w:lvl>
    <w:lvl w:ilvl="1" w:tplc="6E3E99E2">
      <w:start w:val="1"/>
      <w:numFmt w:val="decimal"/>
      <w:lvlText w:val="%2."/>
      <w:lvlJc w:val="left"/>
      <w:pPr>
        <w:ind w:left="1219" w:hanging="360"/>
      </w:pPr>
      <w:rPr>
        <w:rFonts w:hint="default"/>
      </w:rPr>
    </w:lvl>
    <w:lvl w:ilvl="2" w:tplc="0409001B" w:tentative="1">
      <w:start w:val="1"/>
      <w:numFmt w:val="lowerRoman"/>
      <w:lvlText w:val="%3."/>
      <w:lvlJc w:val="right"/>
      <w:pPr>
        <w:ind w:left="1939" w:hanging="180"/>
      </w:pPr>
    </w:lvl>
    <w:lvl w:ilvl="3" w:tplc="0409000F" w:tentative="1">
      <w:start w:val="1"/>
      <w:numFmt w:val="decimal"/>
      <w:lvlText w:val="%4."/>
      <w:lvlJc w:val="left"/>
      <w:pPr>
        <w:ind w:left="2659" w:hanging="360"/>
      </w:pPr>
    </w:lvl>
    <w:lvl w:ilvl="4" w:tplc="04090019" w:tentative="1">
      <w:start w:val="1"/>
      <w:numFmt w:val="lowerLetter"/>
      <w:lvlText w:val="%5."/>
      <w:lvlJc w:val="left"/>
      <w:pPr>
        <w:ind w:left="3379" w:hanging="360"/>
      </w:pPr>
    </w:lvl>
    <w:lvl w:ilvl="5" w:tplc="0409001B" w:tentative="1">
      <w:start w:val="1"/>
      <w:numFmt w:val="lowerRoman"/>
      <w:lvlText w:val="%6."/>
      <w:lvlJc w:val="right"/>
      <w:pPr>
        <w:ind w:left="4099" w:hanging="180"/>
      </w:pPr>
    </w:lvl>
    <w:lvl w:ilvl="6" w:tplc="0409000F" w:tentative="1">
      <w:start w:val="1"/>
      <w:numFmt w:val="decimal"/>
      <w:lvlText w:val="%7."/>
      <w:lvlJc w:val="left"/>
      <w:pPr>
        <w:ind w:left="4819" w:hanging="360"/>
      </w:pPr>
    </w:lvl>
    <w:lvl w:ilvl="7" w:tplc="04090019" w:tentative="1">
      <w:start w:val="1"/>
      <w:numFmt w:val="lowerLetter"/>
      <w:lvlText w:val="%8."/>
      <w:lvlJc w:val="left"/>
      <w:pPr>
        <w:ind w:left="5539" w:hanging="360"/>
      </w:pPr>
    </w:lvl>
    <w:lvl w:ilvl="8" w:tplc="0409001B" w:tentative="1">
      <w:start w:val="1"/>
      <w:numFmt w:val="lowerRoman"/>
      <w:lvlText w:val="%9."/>
      <w:lvlJc w:val="right"/>
      <w:pPr>
        <w:ind w:left="6259" w:hanging="180"/>
      </w:pPr>
    </w:lvl>
  </w:abstractNum>
  <w:abstractNum w:abstractNumId="1" w15:restartNumberingAfterBreak="0">
    <w:nsid w:val="113558F2"/>
    <w:multiLevelType w:val="hybridMultilevel"/>
    <w:tmpl w:val="D4DCA122"/>
    <w:lvl w:ilvl="0" w:tplc="5214405E">
      <w:start w:val="1"/>
      <w:numFmt w:val="decimal"/>
      <w:lvlText w:val="%1."/>
      <w:lvlJc w:val="left"/>
      <w:pPr>
        <w:ind w:left="927" w:hanging="360"/>
      </w:pPr>
      <w:rPr>
        <w:rFonts w:ascii="Calibri" w:hAnsi="Calibri" w:hint="default"/>
        <w:color w:val="auto"/>
        <w:sz w:val="22"/>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1E986E4F"/>
    <w:multiLevelType w:val="hybridMultilevel"/>
    <w:tmpl w:val="5B2659E0"/>
    <w:lvl w:ilvl="0" w:tplc="4A503688">
      <w:start w:val="1"/>
      <w:numFmt w:val="lowerLetter"/>
      <w:lvlText w:val="%1."/>
      <w:lvlJc w:val="left"/>
      <w:pPr>
        <w:ind w:left="859" w:hanging="360"/>
      </w:pPr>
      <w:rPr>
        <w:rFonts w:hint="default"/>
        <w:color w:val="auto"/>
      </w:rPr>
    </w:lvl>
    <w:lvl w:ilvl="1" w:tplc="04210019" w:tentative="1">
      <w:start w:val="1"/>
      <w:numFmt w:val="lowerLetter"/>
      <w:lvlText w:val="%2."/>
      <w:lvlJc w:val="left"/>
      <w:pPr>
        <w:ind w:left="1579" w:hanging="360"/>
      </w:pPr>
    </w:lvl>
    <w:lvl w:ilvl="2" w:tplc="0421001B" w:tentative="1">
      <w:start w:val="1"/>
      <w:numFmt w:val="lowerRoman"/>
      <w:lvlText w:val="%3."/>
      <w:lvlJc w:val="right"/>
      <w:pPr>
        <w:ind w:left="2299" w:hanging="180"/>
      </w:pPr>
    </w:lvl>
    <w:lvl w:ilvl="3" w:tplc="0421000F" w:tentative="1">
      <w:start w:val="1"/>
      <w:numFmt w:val="decimal"/>
      <w:lvlText w:val="%4."/>
      <w:lvlJc w:val="left"/>
      <w:pPr>
        <w:ind w:left="3019" w:hanging="360"/>
      </w:pPr>
    </w:lvl>
    <w:lvl w:ilvl="4" w:tplc="04210019" w:tentative="1">
      <w:start w:val="1"/>
      <w:numFmt w:val="lowerLetter"/>
      <w:lvlText w:val="%5."/>
      <w:lvlJc w:val="left"/>
      <w:pPr>
        <w:ind w:left="3739" w:hanging="360"/>
      </w:pPr>
    </w:lvl>
    <w:lvl w:ilvl="5" w:tplc="0421001B" w:tentative="1">
      <w:start w:val="1"/>
      <w:numFmt w:val="lowerRoman"/>
      <w:lvlText w:val="%6."/>
      <w:lvlJc w:val="right"/>
      <w:pPr>
        <w:ind w:left="4459" w:hanging="180"/>
      </w:pPr>
    </w:lvl>
    <w:lvl w:ilvl="6" w:tplc="0421000F" w:tentative="1">
      <w:start w:val="1"/>
      <w:numFmt w:val="decimal"/>
      <w:lvlText w:val="%7."/>
      <w:lvlJc w:val="left"/>
      <w:pPr>
        <w:ind w:left="5179" w:hanging="360"/>
      </w:pPr>
    </w:lvl>
    <w:lvl w:ilvl="7" w:tplc="04210019" w:tentative="1">
      <w:start w:val="1"/>
      <w:numFmt w:val="lowerLetter"/>
      <w:lvlText w:val="%8."/>
      <w:lvlJc w:val="left"/>
      <w:pPr>
        <w:ind w:left="5899" w:hanging="360"/>
      </w:pPr>
    </w:lvl>
    <w:lvl w:ilvl="8" w:tplc="0421001B" w:tentative="1">
      <w:start w:val="1"/>
      <w:numFmt w:val="lowerRoman"/>
      <w:lvlText w:val="%9."/>
      <w:lvlJc w:val="right"/>
      <w:pPr>
        <w:ind w:left="6619" w:hanging="180"/>
      </w:pPr>
    </w:lvl>
  </w:abstractNum>
  <w:abstractNum w:abstractNumId="3" w15:restartNumberingAfterBreak="0">
    <w:nsid w:val="4D4C2666"/>
    <w:multiLevelType w:val="hybridMultilevel"/>
    <w:tmpl w:val="8C144C9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5EDD007F"/>
    <w:multiLevelType w:val="hybridMultilevel"/>
    <w:tmpl w:val="6200F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3D01F8"/>
    <w:multiLevelType w:val="hybridMultilevel"/>
    <w:tmpl w:val="69009750"/>
    <w:lvl w:ilvl="0" w:tplc="FFFFFFFF">
      <w:start w:val="7"/>
      <w:numFmt w:val="bullet"/>
      <w:lvlText w:val="•"/>
      <w:lvlJc w:val="left"/>
      <w:pPr>
        <w:ind w:left="927" w:hanging="360"/>
      </w:pPr>
      <w:rPr>
        <w:rFonts w:ascii="Roboto" w:eastAsia="Times New Roman" w:hAnsi="Roboto" w:cs="Times New Roman"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spaceForUL/>
    <w:doNotLeaveBackslashAlone/>
    <w:ulTrailSpace/>
    <w:doNotExpandShiftReturn/>
    <w:adjustLineHeightInTable/>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1DC3"/>
    <w:rsid w:val="000307D2"/>
    <w:rsid w:val="00053749"/>
    <w:rsid w:val="00065ADF"/>
    <w:rsid w:val="000F1617"/>
    <w:rsid w:val="00110D6B"/>
    <w:rsid w:val="00123BC9"/>
    <w:rsid w:val="00184952"/>
    <w:rsid w:val="002242DE"/>
    <w:rsid w:val="002408C2"/>
    <w:rsid w:val="00267EB9"/>
    <w:rsid w:val="002D1E31"/>
    <w:rsid w:val="00312553"/>
    <w:rsid w:val="00342DCA"/>
    <w:rsid w:val="00344D62"/>
    <w:rsid w:val="00392860"/>
    <w:rsid w:val="003A047B"/>
    <w:rsid w:val="003C4578"/>
    <w:rsid w:val="003E497D"/>
    <w:rsid w:val="003F49C2"/>
    <w:rsid w:val="0044434F"/>
    <w:rsid w:val="004678A7"/>
    <w:rsid w:val="004849CC"/>
    <w:rsid w:val="00495830"/>
    <w:rsid w:val="004F28EB"/>
    <w:rsid w:val="00530061"/>
    <w:rsid w:val="00533DC2"/>
    <w:rsid w:val="005543D3"/>
    <w:rsid w:val="005C2E0A"/>
    <w:rsid w:val="005F5065"/>
    <w:rsid w:val="006C0457"/>
    <w:rsid w:val="006D079B"/>
    <w:rsid w:val="006D3F08"/>
    <w:rsid w:val="0071287E"/>
    <w:rsid w:val="00714A02"/>
    <w:rsid w:val="007165B3"/>
    <w:rsid w:val="00797363"/>
    <w:rsid w:val="00890406"/>
    <w:rsid w:val="008931AC"/>
    <w:rsid w:val="00901730"/>
    <w:rsid w:val="0091075A"/>
    <w:rsid w:val="009549EC"/>
    <w:rsid w:val="00981DC3"/>
    <w:rsid w:val="009C6F81"/>
    <w:rsid w:val="00A15BE1"/>
    <w:rsid w:val="00A43505"/>
    <w:rsid w:val="00A46DDD"/>
    <w:rsid w:val="00A5429A"/>
    <w:rsid w:val="00AA48EB"/>
    <w:rsid w:val="00AC1D18"/>
    <w:rsid w:val="00B13C0C"/>
    <w:rsid w:val="00BD0286"/>
    <w:rsid w:val="00BE2EC1"/>
    <w:rsid w:val="00CA550F"/>
    <w:rsid w:val="00CD1EC9"/>
    <w:rsid w:val="00CD351F"/>
    <w:rsid w:val="00D37767"/>
    <w:rsid w:val="00E23481"/>
    <w:rsid w:val="00EB3D3D"/>
    <w:rsid w:val="00ED2ABE"/>
    <w:rsid w:val="00F77761"/>
    <w:rsid w:val="00FB166D"/>
    <w:rsid w:val="00FB66A7"/>
    <w:rsid w:val="00FC03F5"/>
    <w:rsid w:val="00FE70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40C0F3A"/>
  <w15:docId w15:val="{50D0378A-A48F-8A47-9BE0-ACC01626F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43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469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3.0" TargetMode="Externa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94674-A4D0-41F7-B726-DB150581761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01</Words>
  <Characters>10003</Characters>
  <Application>Microsoft Office Word</Application>
  <DocSecurity>0</DocSecurity>
  <Lines>83</Lines>
  <Paragraphs>22</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11482</CharactersWithSpaces>
  <SharedDoc>false</SharedDoc>
  <HLinks>
    <vt:vector size="6" baseType="variant">
      <vt:variant>
        <vt:i4>6553702</vt:i4>
      </vt:variant>
      <vt:variant>
        <vt:i4>0</vt:i4>
      </vt:variant>
      <vt:variant>
        <vt:i4>0</vt:i4>
      </vt:variant>
      <vt:variant>
        <vt:i4>5</vt:i4>
      </vt:variant>
      <vt:variant>
        <vt:lpwstr>http://creativecommons.org/licenses/by/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eorge Evans</dc:creator>
  <cp:keywords>open access, proceedings, template, fast, affordable, flexible</cp:keywords>
  <dc:description>DocumentCreationInfo</dc:description>
  <cp:lastModifiedBy>Guest User</cp:lastModifiedBy>
  <cp:revision>2</cp:revision>
  <dcterms:created xsi:type="dcterms:W3CDTF">2021-11-21T13:34:00Z</dcterms:created>
  <dcterms:modified xsi:type="dcterms:W3CDTF">2021-11-21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c96a6-fc12-3bb8-b459-e6e1d50fae99</vt:lpwstr>
  </property>
  <property fmtid="{D5CDD505-2E9C-101B-9397-08002B2CF9AE}" pid="24" name="Mendeley Citation Style_1">
    <vt:lpwstr>http://www.zotero.org/styles/ieee</vt:lpwstr>
  </property>
</Properties>
</file>